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41128" w:rsidRPr="00B44B64">
        <w:t>Fig</w:t>
      </w:r>
      <w:r w:rsidR="00541128">
        <w:t>.</w:t>
      </w:r>
      <w:r w:rsidR="00541128" w:rsidRPr="00B44B64">
        <w:t xml:space="preserve"> </w:t>
      </w:r>
      <w:r w:rsidR="00541128">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41128" w:rsidRPr="00B44B64">
        <w:t>Fig</w:t>
      </w:r>
      <w:r w:rsidR="00541128">
        <w:t>.</w:t>
      </w:r>
      <w:r w:rsidR="00541128" w:rsidRPr="00B44B64">
        <w:t xml:space="preserve"> </w:t>
      </w:r>
      <w:r w:rsidR="00541128">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41128" w:rsidRPr="00B44B64">
        <w:t>Fig</w:t>
      </w:r>
      <w:r w:rsidR="00541128">
        <w:t>.</w:t>
      </w:r>
      <w:r w:rsidR="00541128" w:rsidRPr="00B44B64">
        <w:t xml:space="preserve"> </w:t>
      </w:r>
      <w:r w:rsidR="00541128">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41128" w:rsidRPr="00B44B64">
        <w:t xml:space="preserve">Table </w:t>
      </w:r>
      <w:r w:rsidR="00541128">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41128" w:rsidRPr="00B44B64">
        <w:rPr>
          <w:lang w:eastAsia="en-ZA"/>
        </w:rPr>
        <w:t>Fig</w:t>
      </w:r>
      <w:r w:rsidR="00541128">
        <w:rPr>
          <w:lang w:eastAsia="en-ZA"/>
        </w:rPr>
        <w:t>.</w:t>
      </w:r>
      <w:r w:rsidR="00541128" w:rsidRPr="00B44B64">
        <w:t xml:space="preserve"> </w:t>
      </w:r>
      <w:r w:rsidR="00541128">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41128">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41128">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41128" w:rsidRPr="00B44B64">
        <w:t xml:space="preserve">Table </w:t>
      </w:r>
      <w:r w:rsidR="00541128">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41128">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41128" w:rsidRPr="00B44B64">
        <w:t>Fig</w:t>
      </w:r>
      <w:r w:rsidR="00541128">
        <w:t>.</w:t>
      </w:r>
      <w:r w:rsidR="00541128" w:rsidRPr="00B44B64">
        <w:t xml:space="preserve"> </w:t>
      </w:r>
      <w:r w:rsidR="00541128">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41128" w:rsidRPr="00541128">
        <w:t xml:space="preserve">Table </w:t>
      </w:r>
      <w:r w:rsidR="00541128" w:rsidRPr="00541128">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41128">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41128">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r w:rsidRPr="00541128">
        <w:t xml:space="preserve">Radiometric Homogenization </w:t>
      </w:r>
    </w:p>
    <w:p w14:paraId="5DA681F5" w14:textId="1F07FCEF"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955429" w:rsidRPr="00541128">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541128">
        <w:fldChar w:fldCharType="separate"/>
      </w:r>
      <w:r w:rsidR="00955429" w:rsidRPr="00541128">
        <w:rPr>
          <w:noProof/>
          <w:vertAlign w:val="superscript"/>
        </w:rPr>
        <w:t>32</w:t>
      </w:r>
      <w:r w:rsidR="002D4FE5" w:rsidRPr="00541128">
        <w:fldChar w:fldCharType="end"/>
      </w:r>
      <w:r w:rsidR="00AE58F6" w:rsidRPr="00541128">
        <w:t xml:space="preserve"> or Landsat</w:t>
      </w:r>
      <w:r w:rsidR="002D4FE5" w:rsidRPr="00541128">
        <w:fldChar w:fldCharType="begin" w:fldLock="1"/>
      </w:r>
      <w:r w:rsidR="00955429" w:rsidRPr="00541128">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955429" w:rsidRPr="00541128">
        <w:rPr>
          <w:noProof/>
          <w:vertAlign w:val="superscript"/>
        </w:rPr>
        <w:t>33</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41128" w:rsidRPr="00541128">
        <w:t xml:space="preserve">Fig. </w:t>
      </w:r>
      <w:r w:rsidR="00541128">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3" w:name="_Ref520463416"/>
      <w:bookmarkStart w:id="14" w:name="_Toc521591122"/>
      <w:r w:rsidRPr="00541128">
        <w:t xml:space="preserve">Fig. </w:t>
      </w:r>
      <w:r w:rsidRPr="00541128">
        <w:fldChar w:fldCharType="begin"/>
      </w:r>
      <w:r w:rsidRPr="00541128">
        <w:instrText xml:space="preserve"> SEQ Figure \* ARABIC </w:instrText>
      </w:r>
      <w:r w:rsidRPr="00541128">
        <w:fldChar w:fldCharType="separate"/>
      </w:r>
      <w:r w:rsidR="00541128">
        <w:rPr>
          <w:noProof/>
        </w:rPr>
        <w:t>5</w:t>
      </w:r>
      <w:r w:rsidRPr="00541128">
        <w:fldChar w:fldCharType="end"/>
      </w:r>
      <w:bookmarkEnd w:id="13"/>
      <w:r w:rsidRPr="00541128">
        <w:t xml:space="preserve"> </w:t>
      </w:r>
      <w:r w:rsidR="00D50D02" w:rsidRPr="00541128">
        <w:t xml:space="preserve"> </w:t>
      </w:r>
      <w:r w:rsidRPr="00541128">
        <w:rPr>
          <w:b w:val="0"/>
        </w:rPr>
        <w:t>MODIS and DMC</w:t>
      </w:r>
      <w:r w:rsidRPr="00316413">
        <w:rPr>
          <w:b w:val="0"/>
          <w:color w:val="FF0000"/>
        </w:rPr>
        <w:t xml:space="preserve"> </w:t>
      </w:r>
      <w:bookmarkEnd w:id="14"/>
      <w:r w:rsidR="00316413" w:rsidRPr="00316413">
        <w:rPr>
          <w:b w:val="0"/>
          <w:color w:val="FF0000"/>
        </w:rPr>
        <w:t>relative spectral responses (RSR’s)</w:t>
      </w:r>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41128"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1128">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41128" w:rsidRPr="00541128">
        <w:t xml:space="preserve">Fig. </w:t>
      </w:r>
      <w:r w:rsidR="00541128">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41128">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41128">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41128" w:rsidRPr="00B44B64">
        <w:t>(</w:t>
      </w:r>
      <w:r w:rsidR="00541128">
        <w:rPr>
          <w:rStyle w:val="MyEquationChar"/>
          <w:noProof/>
          <w:lang w:val="en-US"/>
        </w:rPr>
        <w:t>1</w:t>
      </w:r>
      <w:r w:rsidR="00541128"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41128">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41128" w:rsidRPr="00541128">
        <w:t xml:space="preserve">Table </w:t>
      </w:r>
      <w:r w:rsidR="00541128" w:rsidRPr="00541128">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41128">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9F23E0" w:rsidRPr="00541128">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541128">
        <w:fldChar w:fldCharType="separate"/>
      </w:r>
      <w:r w:rsidR="009F23E0" w:rsidRPr="00541128">
        <w:rPr>
          <w:noProof/>
          <w:vertAlign w:val="superscript"/>
        </w:rPr>
        <w:t>47</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41128" w:rsidRPr="00541128">
        <w:t xml:space="preserve">Table </w:t>
      </w:r>
      <w:r w:rsidR="00541128" w:rsidRPr="00541128">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41128">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10883321" w:rsidR="006C40B8" w:rsidRDefault="006C40B8" w:rsidP="00A76FA9">
      <w:pPr>
        <w:pStyle w:val="BodyText"/>
      </w:pPr>
    </w:p>
    <w:p w14:paraId="6DAF1E83" w14:textId="6C7DBC0F" w:rsidR="003C78AA" w:rsidRDefault="00452559" w:rsidP="00A76FA9">
      <w:pPr>
        <w:pStyle w:val="BodyText"/>
      </w:pPr>
      <w:r>
        <w:rPr>
          <w:noProof/>
          <w:lang w:val="en-GB" w:eastAsia="en-GB"/>
        </w:rPr>
        <mc:AlternateContent>
          <mc:Choice Requires="wpc">
            <w:drawing>
              <wp:inline distT="0" distB="0" distL="0" distR="0" wp14:anchorId="2EA48D4D" wp14:editId="0FD003B8">
                <wp:extent cx="5734050" cy="5610225"/>
                <wp:effectExtent l="0" t="0" r="0" b="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7" name="Flowchart: Process 127"/>
                        <wps:cNvSpPr/>
                        <wps:spPr>
                          <a:xfrm>
                            <a:off x="1324953" y="4530090"/>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Flowchart: Process 126"/>
                        <wps:cNvSpPr/>
                        <wps:spPr>
                          <a:xfrm>
                            <a:off x="1324952" y="2771776"/>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Flowchart: Data 22"/>
                        <wps:cNvSpPr/>
                        <wps:spPr>
                          <a:xfrm>
                            <a:off x="1403396" y="436666"/>
                            <a:ext cx="1176402" cy="5943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51C027F" w14:textId="65B5FE08" w:rsidR="00452559" w:rsidRPr="00676A70" w:rsidRDefault="00452559" w:rsidP="00452559">
                              <w:pPr>
                                <w:jc w:val="center"/>
                                <w:rPr>
                                  <w:sz w:val="20"/>
                                  <w:szCs w:val="20"/>
                                </w:rPr>
                              </w:pPr>
                              <w:r w:rsidRPr="00676A70">
                                <w:rPr>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owchart: Data 23"/>
                        <wps:cNvSpPr/>
                        <wps:spPr>
                          <a:xfrm>
                            <a:off x="62231" y="446700"/>
                            <a:ext cx="1176402" cy="5943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5B53F364" w14:textId="0F154BDA" w:rsidR="00452559" w:rsidRPr="00676A70" w:rsidRDefault="00452559" w:rsidP="00452559">
                              <w:pPr>
                                <w:jc w:val="center"/>
                                <w:rPr>
                                  <w:sz w:val="20"/>
                                  <w:szCs w:val="20"/>
                                </w:rPr>
                              </w:pPr>
                              <w:r w:rsidRPr="00676A70">
                                <w:rPr>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Process 24"/>
                        <wps:cNvSpPr/>
                        <wps:spPr>
                          <a:xfrm>
                            <a:off x="135597" y="1284605"/>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371D93A" w14:textId="37CE9EB3" w:rsidR="00452559" w:rsidRPr="00676A70" w:rsidRDefault="00C5532A" w:rsidP="00452559">
                              <w:pPr>
                                <w:jc w:val="center"/>
                                <w:rPr>
                                  <w:sz w:val="20"/>
                                  <w:szCs w:val="20"/>
                                </w:rPr>
                              </w:pPr>
                              <w:r w:rsidRPr="00676A70">
                                <w:rPr>
                                  <w:sz w:val="20"/>
                                  <w:szCs w:val="20"/>
                                </w:rPr>
                                <w:t>Radiometric homogeniz</w:t>
                              </w:r>
                              <w:r w:rsidR="00452559" w:rsidRPr="00676A70">
                                <w:rPr>
                                  <w:sz w:val="20"/>
                                  <w:szCs w:val="20"/>
                                </w:rPr>
                                <w: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Elbow Connector 26"/>
                        <wps:cNvCnPr>
                          <a:stCxn id="22" idx="4"/>
                          <a:endCxn id="24" idx="0"/>
                        </wps:cNvCnPr>
                        <wps:spPr>
                          <a:xfrm rot="5400000">
                            <a:off x="1194146" y="487153"/>
                            <a:ext cx="253579" cy="1341324"/>
                          </a:xfrm>
                          <a:prstGeom prst="bentConnector3">
                            <a:avLst>
                              <a:gd name="adj1" fmla="val 50000"/>
                            </a:avLst>
                          </a:prstGeom>
                          <a:ln>
                            <a:tailEnd type="triangle"/>
                          </a:ln>
                        </wps:spPr>
                        <wps:style>
                          <a:lnRef idx="2">
                            <a:schemeClr val="dk1"/>
                          </a:lnRef>
                          <a:fillRef idx="1">
                            <a:schemeClr val="lt1"/>
                          </a:fillRef>
                          <a:effectRef idx="0">
                            <a:schemeClr val="dk1"/>
                          </a:effectRef>
                          <a:fontRef idx="minor">
                            <a:schemeClr val="dk1"/>
                          </a:fontRef>
                        </wps:style>
                        <wps:bodyPr/>
                      </wps:wsp>
                      <wps:wsp>
                        <wps:cNvPr id="27" name="Flowchart: Process 27"/>
                        <wps:cNvSpPr/>
                        <wps:spPr>
                          <a:xfrm>
                            <a:off x="1467891" y="1284900"/>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3AD22A0" w14:textId="6D3687B8" w:rsidR="00D035A8" w:rsidRPr="00676A70" w:rsidRDefault="00D035A8" w:rsidP="00D035A8">
                              <w:pPr>
                                <w:pStyle w:val="NormalWeb"/>
                                <w:spacing w:before="0" w:beforeAutospacing="0" w:after="0" w:afterAutospacing="0"/>
                                <w:jc w:val="center"/>
                                <w:rPr>
                                  <w:sz w:val="20"/>
                                  <w:szCs w:val="20"/>
                                </w:rPr>
                              </w:pPr>
                              <w:r w:rsidRPr="00676A70">
                                <w:rPr>
                                  <w:sz w:val="20"/>
                                  <w:szCs w:val="20"/>
                                </w:rPr>
                                <w:t>Pixel label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Flowchart: Data 28"/>
                        <wps:cNvSpPr/>
                        <wps:spPr>
                          <a:xfrm>
                            <a:off x="2709864" y="1284900"/>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874296B" w14:textId="7911F048" w:rsidR="00D035A8" w:rsidRPr="00676A70" w:rsidRDefault="00D035A8" w:rsidP="00D035A8">
                              <w:pPr>
                                <w:pStyle w:val="NormalWeb"/>
                                <w:spacing w:before="0" w:beforeAutospacing="0" w:after="0" w:afterAutospacing="0"/>
                                <w:jc w:val="center"/>
                                <w:rPr>
                                  <w:sz w:val="20"/>
                                  <w:szCs w:val="20"/>
                                </w:rPr>
                              </w:pPr>
                              <w:r w:rsidRPr="00676A70">
                                <w:rPr>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a:stCxn id="24" idx="3"/>
                          <a:endCxn id="27" idx="1"/>
                        </wps:cNvCnPr>
                        <wps:spPr>
                          <a:xfrm>
                            <a:off x="1164948" y="1562735"/>
                            <a:ext cx="302943" cy="29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1" name="Flowchart: Process 31"/>
                        <wps:cNvSpPr/>
                        <wps:spPr>
                          <a:xfrm>
                            <a:off x="2784159" y="2102907"/>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7CAAE5A" w14:textId="7386E07F" w:rsidR="0043374C" w:rsidRPr="00676A70" w:rsidRDefault="0043374C" w:rsidP="0043374C">
                              <w:pPr>
                                <w:jc w:val="center"/>
                                <w:rPr>
                                  <w:sz w:val="20"/>
                                  <w:szCs w:val="20"/>
                                </w:rPr>
                              </w:pPr>
                              <w:r w:rsidRPr="00676A70">
                                <w:rPr>
                                  <w:sz w:val="20"/>
                                  <w:szCs w:val="20"/>
                                </w:rPr>
                                <w:t>Feature extraction</w:t>
                              </w:r>
                              <w:r w:rsidR="008E6A4A" w:rsidRPr="00676A70">
                                <w:rPr>
                                  <w:sz w:val="20"/>
                                  <w:szCs w:val="20"/>
                                </w:rPr>
                                <w:t xml:space="preserve">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Process 33"/>
                        <wps:cNvSpPr/>
                        <wps:spPr>
                          <a:xfrm>
                            <a:off x="2742886" y="2914944"/>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0D94D3A" w14:textId="0DA96422" w:rsidR="0043374C" w:rsidRPr="00676A70" w:rsidRDefault="0043374C" w:rsidP="0043374C">
                              <w:pPr>
                                <w:pStyle w:val="NormalWeb"/>
                                <w:spacing w:before="0" w:beforeAutospacing="0" w:after="0" w:afterAutospacing="0"/>
                                <w:jc w:val="center"/>
                                <w:rPr>
                                  <w:sz w:val="20"/>
                                  <w:szCs w:val="20"/>
                                </w:rPr>
                              </w:pPr>
                              <w:r w:rsidRPr="00676A70">
                                <w:rPr>
                                  <w:sz w:val="20"/>
                                  <w:szCs w:val="20"/>
                                </w:rPr>
                                <w:t>Classifier training</w:t>
                              </w:r>
                              <w:r w:rsidR="008E6A4A" w:rsidRPr="00676A70">
                                <w:rPr>
                                  <w:sz w:val="20"/>
                                  <w:szCs w:val="20"/>
                                </w:rPr>
                                <w:t xml:space="preserve"> </w:t>
                              </w:r>
                              <w:r w:rsidR="00C33FB4" w:rsidRPr="00676A70">
                                <w:rPr>
                                  <w:sz w:val="20"/>
                                  <w:szCs w:val="20"/>
                                </w:rPr>
                                <w:t xml:space="preserve">and </w:t>
                              </w:r>
                              <w:r w:rsidR="005456CC" w:rsidRPr="00676A70">
                                <w:rPr>
                                  <w:sz w:val="20"/>
                                  <w:szCs w:val="20"/>
                                </w:rPr>
                                <w:t>per-</w:t>
                              </w:r>
                              <w:r w:rsidR="00C33FB4" w:rsidRPr="00676A70">
                                <w:rPr>
                                  <w:sz w:val="20"/>
                                  <w:szCs w:val="20"/>
                                </w:rPr>
                                <w:t xml:space="preserve">pixel </w:t>
                              </w:r>
                              <w:r w:rsidR="00531A66" w:rsidRPr="00676A70">
                                <w:rPr>
                                  <w:sz w:val="20"/>
                                  <w:szCs w:val="20"/>
                                </w:rPr>
                                <w:t>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Flowchart: Process 38"/>
                        <wps:cNvSpPr/>
                        <wps:spPr>
                          <a:xfrm>
                            <a:off x="1467826" y="2914945"/>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6DC33C4" w14:textId="6219EF1B" w:rsidR="0043374C" w:rsidRPr="00676A70" w:rsidRDefault="0043374C" w:rsidP="0043374C">
                              <w:pPr>
                                <w:pStyle w:val="NormalWeb"/>
                                <w:spacing w:before="0" w:beforeAutospacing="0" w:after="0" w:afterAutospacing="0"/>
                                <w:jc w:val="center"/>
                                <w:rPr>
                                  <w:sz w:val="20"/>
                                  <w:szCs w:val="20"/>
                                </w:rPr>
                              </w:pPr>
                              <w:r w:rsidRPr="00676A70">
                                <w:rPr>
                                  <w:sz w:val="20"/>
                                  <w:szCs w:val="20"/>
                                </w:rPr>
                                <w:t>Classification</w:t>
                              </w:r>
                              <w:r w:rsidR="00931013" w:rsidRPr="00676A70">
                                <w:rPr>
                                  <w:sz w:val="20"/>
                                  <w:szCs w:val="20"/>
                                </w:rPr>
                                <w:t xml:space="preserve"> &amp;</w:t>
                              </w:r>
                              <w:r w:rsidR="00FF491A">
                                <w:rPr>
                                  <w:sz w:val="20"/>
                                  <w:szCs w:val="20"/>
                                </w:rPr>
                                <w:t xml:space="preserve"> </w:t>
                              </w:r>
                              <w:r w:rsidR="00931013" w:rsidRPr="00676A70">
                                <w:rPr>
                                  <w:sz w:val="20"/>
                                  <w:szCs w:val="20"/>
                                </w:rPr>
                                <w:t>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Flowchart: Process 44"/>
                        <wps:cNvSpPr/>
                        <wps:spPr>
                          <a:xfrm>
                            <a:off x="1467826" y="3735025"/>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081CED8" w14:textId="668695E4" w:rsidR="008E6A4A" w:rsidRPr="00676A70" w:rsidRDefault="00045E32" w:rsidP="008E6A4A">
                              <w:pPr>
                                <w:pStyle w:val="NormalWeb"/>
                                <w:spacing w:before="0" w:beforeAutospacing="0" w:after="0" w:afterAutospacing="0"/>
                                <w:jc w:val="center"/>
                                <w:rPr>
                                  <w:sz w:val="20"/>
                                  <w:szCs w:val="20"/>
                                </w:rPr>
                              </w:pPr>
                              <w:r w:rsidRPr="00676A70">
                                <w:rPr>
                                  <w:sz w:val="20"/>
                                  <w:szCs w:val="20"/>
                                </w:rPr>
                                <w:t>Canopy cover</w:t>
                              </w:r>
                              <w:r w:rsidR="008E6A4A" w:rsidRPr="00676A70">
                                <w:rPr>
                                  <w:sz w:val="20"/>
                                  <w:szCs w:val="20"/>
                                </w:rPr>
                                <w:t xml:space="preserve">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Flowchart: Data 45"/>
                        <wps:cNvSpPr/>
                        <wps:spPr>
                          <a:xfrm>
                            <a:off x="42545" y="3735025"/>
                            <a:ext cx="12145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05A1D4D" w14:textId="7CE96703" w:rsidR="008E6A4A" w:rsidRPr="00676A70" w:rsidRDefault="008E6A4A" w:rsidP="008E6A4A">
                              <w:pPr>
                                <w:pStyle w:val="NormalWeb"/>
                                <w:spacing w:before="0" w:beforeAutospacing="0" w:after="0" w:afterAutospacing="0"/>
                                <w:jc w:val="center"/>
                                <w:rPr>
                                  <w:sz w:val="20"/>
                                  <w:szCs w:val="20"/>
                                </w:rPr>
                              </w:pPr>
                              <w:r w:rsidRPr="00676A70">
                                <w:rPr>
                                  <w:sz w:val="20"/>
                                  <w:szCs w:val="20"/>
                                </w:rPr>
                                <w:t>In-situ canopy cover</w:t>
                              </w:r>
                              <w:r w:rsidR="00EF2F84">
                                <w:rPr>
                                  <w:sz w:val="20"/>
                                  <w:szCs w:val="20"/>
                                </w:rPr>
                                <w:t xml:space="preserve"> </w:t>
                              </w:r>
                              <w:r w:rsidRPr="00676A70">
                                <w:rPr>
                                  <w:sz w:val="20"/>
                                  <w:szCs w:val="20"/>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Flowchart: Data 52"/>
                        <wps:cNvSpPr/>
                        <wps:spPr>
                          <a:xfrm>
                            <a:off x="2710139" y="4672965"/>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60649C5" w14:textId="269D2AEA" w:rsidR="005456CC" w:rsidRPr="00676A70" w:rsidRDefault="005456CC" w:rsidP="005456CC">
                              <w:pPr>
                                <w:pStyle w:val="NormalWeb"/>
                                <w:spacing w:before="0" w:beforeAutospacing="0" w:after="0" w:afterAutospacing="0"/>
                                <w:jc w:val="center"/>
                                <w:rPr>
                                  <w:sz w:val="20"/>
                                  <w:szCs w:val="20"/>
                                </w:rPr>
                              </w:pPr>
                              <w:r w:rsidRPr="00676A70">
                                <w:rPr>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Flowchart: Data 53"/>
                        <wps:cNvSpPr/>
                        <wps:spPr>
                          <a:xfrm>
                            <a:off x="1383371" y="4682490"/>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F32CC32" w14:textId="4860190F" w:rsidR="00531A66" w:rsidRPr="00676A70" w:rsidRDefault="00531A66" w:rsidP="00531A66">
                              <w:pPr>
                                <w:pStyle w:val="NormalWeb"/>
                                <w:spacing w:before="0" w:beforeAutospacing="0" w:after="0" w:afterAutospacing="0"/>
                                <w:jc w:val="center"/>
                                <w:rPr>
                                  <w:sz w:val="20"/>
                                  <w:szCs w:val="20"/>
                                </w:rPr>
                              </w:pPr>
                              <w:r w:rsidRPr="00676A70">
                                <w:rPr>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a:stCxn id="27" idx="3"/>
                          <a:endCxn id="28" idx="2"/>
                        </wps:cNvCnPr>
                        <wps:spPr>
                          <a:xfrm>
                            <a:off x="2497242" y="1563030"/>
                            <a:ext cx="330262"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2" name="Straight Arrow Connector 92"/>
                        <wps:cNvCnPr>
                          <a:stCxn id="23" idx="4"/>
                          <a:endCxn id="24" idx="0"/>
                        </wps:cNvCnPr>
                        <wps:spPr>
                          <a:xfrm flipH="1">
                            <a:off x="650273" y="1041060"/>
                            <a:ext cx="159" cy="24354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3" name="Straight Arrow Connector 93"/>
                        <wps:cNvCnPr>
                          <a:stCxn id="28" idx="4"/>
                          <a:endCxn id="31" idx="0"/>
                        </wps:cNvCnPr>
                        <wps:spPr>
                          <a:xfrm>
                            <a:off x="3298065" y="1841160"/>
                            <a:ext cx="770" cy="261747"/>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4" name="Straight Arrow Connector 94"/>
                        <wps:cNvCnPr>
                          <a:stCxn id="31" idx="2"/>
                          <a:endCxn id="33" idx="0"/>
                        </wps:cNvCnPr>
                        <wps:spPr>
                          <a:xfrm flipH="1">
                            <a:off x="3298351" y="2659167"/>
                            <a:ext cx="484" cy="255777"/>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5" name="Straight Arrow Connector 95"/>
                        <wps:cNvCnPr>
                          <a:stCxn id="33" idx="1"/>
                          <a:endCxn id="38" idx="3"/>
                        </wps:cNvCnPr>
                        <wps:spPr>
                          <a:xfrm flipH="1">
                            <a:off x="2497177" y="3193074"/>
                            <a:ext cx="245709"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6" name="Straight Arrow Connector 96"/>
                        <wps:cNvCnPr>
                          <a:stCxn id="38" idx="2"/>
                          <a:endCxn id="44" idx="0"/>
                        </wps:cNvCnPr>
                        <wps:spPr>
                          <a:xfrm>
                            <a:off x="1982502" y="3471205"/>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7" name="Straight Arrow Connector 97"/>
                        <wps:cNvCnPr>
                          <a:stCxn id="45" idx="5"/>
                          <a:endCxn id="44" idx="1"/>
                        </wps:cNvCnPr>
                        <wps:spPr>
                          <a:xfrm>
                            <a:off x="1135597" y="4013155"/>
                            <a:ext cx="332229"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8" name="Straight Arrow Connector 98"/>
                        <wps:cNvCnPr>
                          <a:stCxn id="44" idx="2"/>
                          <a:endCxn id="53" idx="1"/>
                        </wps:cNvCnPr>
                        <wps:spPr>
                          <a:xfrm flipH="1">
                            <a:off x="1971572" y="4291285"/>
                            <a:ext cx="10930"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9" name="Straight Arrow Connector 99"/>
                        <wps:cNvCnPr>
                          <a:stCxn id="33" idx="2"/>
                          <a:endCxn id="52" idx="1"/>
                        </wps:cNvCnPr>
                        <wps:spPr>
                          <a:xfrm flipH="1">
                            <a:off x="3298340" y="3471204"/>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00" name="Elbow Connector 100"/>
                        <wps:cNvCnPr>
                          <a:stCxn id="24" idx="2"/>
                          <a:endCxn id="38" idx="1"/>
                        </wps:cNvCnPr>
                        <wps:spPr>
                          <a:xfrm rot="16200000" flipH="1">
                            <a:off x="382944" y="2108193"/>
                            <a:ext cx="1352210" cy="817553"/>
                          </a:xfrm>
                          <a:prstGeom prst="bentConnector2">
                            <a:avLst/>
                          </a:prstGeom>
                          <a:ln>
                            <a:tailEnd type="triangle"/>
                          </a:ln>
                        </wps:spPr>
                        <wps:style>
                          <a:lnRef idx="2">
                            <a:schemeClr val="dk1"/>
                          </a:lnRef>
                          <a:fillRef idx="1">
                            <a:schemeClr val="lt1"/>
                          </a:fillRef>
                          <a:effectRef idx="0">
                            <a:schemeClr val="dk1"/>
                          </a:effectRef>
                          <a:fontRef idx="minor">
                            <a:schemeClr val="dk1"/>
                          </a:fontRef>
                        </wps:style>
                        <wps:bodyPr/>
                      </wps:wsp>
                      <wps:wsp>
                        <wps:cNvPr id="192" name="Text Box 192"/>
                        <wps:cNvSpPr txBox="1"/>
                        <wps:spPr>
                          <a:xfrm>
                            <a:off x="4010024" y="3390900"/>
                            <a:ext cx="1647826"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12444E" w14:textId="7B2F1465" w:rsidR="002F2AAD" w:rsidRPr="002F2AAD" w:rsidRDefault="002F2AAD">
                              <w:pPr>
                                <w:rPr>
                                  <w:sz w:val="20"/>
                                  <w:szCs w:val="20"/>
                                </w:rPr>
                              </w:pPr>
                              <w:r w:rsidRPr="002F2AAD">
                                <w:rPr>
                                  <w:sz w:val="20"/>
                                  <w:szCs w:val="20"/>
                                </w:rPr>
                                <w:t>Classificatio</w:t>
                              </w:r>
                              <w:r>
                                <w:rPr>
                                  <w:sz w:val="20"/>
                                  <w:szCs w:val="20"/>
                                </w:rPr>
                                <w:t>n and e</w:t>
                              </w:r>
                              <w:r w:rsidRPr="002F2AAD">
                                <w:rPr>
                                  <w:sz w:val="20"/>
                                  <w:szCs w:val="20"/>
                                </w:rPr>
                                <w:t>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92"/>
                        <wps:cNvSpPr txBox="1"/>
                        <wps:spPr>
                          <a:xfrm>
                            <a:off x="4038600" y="4879000"/>
                            <a:ext cx="1647825"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CEA254" w14:textId="626F5037" w:rsidR="00EF2F84" w:rsidRDefault="00EF2F84" w:rsidP="00EF2F84">
                              <w:pPr>
                                <w:pStyle w:val="NormalWeb"/>
                                <w:spacing w:before="0" w:beforeAutospacing="0" w:after="0" w:afterAutospacing="0"/>
                              </w:pPr>
                              <w:r>
                                <w:rPr>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EA48D4D" id="Canvas 21" o:spid="_x0000_s1027" editas="canvas" style="width:451.5pt;height:441.75pt;mso-position-horizontal-relative:char;mso-position-vertical-relative:line" coordsize="57340,56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340;height:56102;visibility:visible;mso-wrap-style:square">
                  <v:fill o:detectmouseclick="t"/>
                  <v:path o:connecttype="none"/>
                </v:shape>
                <v:shapetype id="_x0000_t109" coordsize="21600,21600" o:spt="109" path="m,l,21600r21600,l21600,xe">
                  <v:stroke joinstyle="miter"/>
                  <v:path gradientshapeok="t" o:connecttype="rect"/>
                </v:shapetype>
                <v:shape id="Flowchart: Process 127" o:spid="_x0000_s1029" type="#_x0000_t109" style="position:absolute;left:13249;top:45300;width:26375;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hlA8EA&#10;AADcAAAADwAAAGRycy9kb3ducmV2LnhtbERPS2sCMRC+F/wPYQq9FE2UUsu6WRHBUo9V6XlIZh90&#10;M1mSVFd/vSkUepuP7znlenS9OFOInWcN85kCQWy87bjRcDrupm8gYkK22HsmDVeKsK4mDyUW1l/4&#10;k86H1IgcwrFADW1KQyFlNC05jDM/EGeu9sFhyjA00ga85HDXy4VSr9Jhx7mhxYG2LZnvw4/ToNT1&#10;ZXPb3p7NV3wPhkOddvta66fHcbMCkWhM/+I/94fN8xdL+H0mXyCr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IZQPBAAAA3AAAAA8AAAAAAAAAAAAAAAAAmAIAAGRycy9kb3du&#10;cmV2LnhtbFBLBQYAAAAABAAEAPUAAACGAwAAAAA=&#10;" fillcolor="white [3201]" strokecolor="black [3200]" strokeweight="1pt">
                  <v:stroke dashstyle="dash"/>
                </v:shape>
                <v:shape id="Flowchart: Process 126" o:spid="_x0000_s1030" type="#_x0000_t109" style="position:absolute;left:13249;top:27717;width:26375;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TAmL8A&#10;AADcAAAADwAAAGRycy9kb3ducmV2LnhtbERPS2sCMRC+F/wPYQQvRZNKEVmNIoJFj7XieUhmH7iZ&#10;LEnU1V9vCoXe5uN7znLdu1bcKMTGs4aPiQJBbLxtuNJw+tmN5yBiQrbYeiYND4qwXg3ellhYf+dv&#10;uh1TJXIIxwI11Cl1hZTR1OQwTnxHnLnSB4cpw1BJG/Cew10rp0rNpMOGc0ONHW1rMpfj1WlQ6vG5&#10;eW6f7+Ycv4LhUKbdodR6NOw3CxCJ+vQv/nPvbZ4/ncHvM/kC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xMCYvwAAANwAAAAPAAAAAAAAAAAAAAAAAJgCAABkcnMvZG93bnJl&#10;di54bWxQSwUGAAAAAAQABAD1AAAAhA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2" o:spid="_x0000_s1031" type="#_x0000_t111" style="position:absolute;left:14033;top:4366;width:11764;height:5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yoE8UA&#10;AADbAAAADwAAAGRycy9kb3ducmV2LnhtbESPQWvCQBSE74X+h+UVvNWNOUhJXUWFiFArNNaDt0f2&#10;mUSzb5fs1sR/3y0UPA4z8w0zWwymFTfqfGNZwWScgCAurW64UvB9yF/fQPiArLG1TAru5GExf36a&#10;YaZtz190K0IlIoR9hgrqEFwmpS9rMujH1hFH72w7gyHKrpK6wz7CTSvTJJlKgw3HhRodrWsqr8WP&#10;UeDK/nJy++L4oTe5/9zvLnm7Oig1ehmW7yACDeER/m9vtYI0hb8v8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HKgTxQAAANsAAAAPAAAAAAAAAAAAAAAAAJgCAABkcnMv&#10;ZG93bnJldi54bWxQSwUGAAAAAAQABAD1AAAAigMAAAAA&#10;" fillcolor="white [3201]" strokecolor="black [3200]" strokeweight="1pt">
                  <v:textbox>
                    <w:txbxContent>
                      <w:p w14:paraId="151C027F" w14:textId="65B5FE08" w:rsidR="00452559" w:rsidRPr="00676A70" w:rsidRDefault="00452559" w:rsidP="00452559">
                        <w:pPr>
                          <w:jc w:val="center"/>
                          <w:rPr>
                            <w:sz w:val="20"/>
                            <w:szCs w:val="20"/>
                          </w:rPr>
                        </w:pPr>
                        <w:r w:rsidRPr="00676A70">
                          <w:rPr>
                            <w:sz w:val="20"/>
                            <w:szCs w:val="20"/>
                          </w:rPr>
                          <w:t>MODIS reference image</w:t>
                        </w:r>
                      </w:p>
                    </w:txbxContent>
                  </v:textbox>
                </v:shape>
                <v:shape id="Flowchart: Data 23" o:spid="_x0000_s1032" type="#_x0000_t111" style="position:absolute;left:622;top:4467;width:11764;height:5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ANiMUA&#10;AADbAAAADwAAAGRycy9kb3ducmV2LnhtbESPQWvCQBSE70L/w/IK3nRThVJSV7GFiGAVGuvB2yP7&#10;TGKzb5fsauK/d4VCj8PMfMPMFr1pxJVaX1tW8DJOQBAXVtdcKvjZZ6M3ED4ga2wsk4IbeVjMnwYz&#10;TLXt+JuueShFhLBPUUEVgkul9EVFBv3YOuLonWxrMETZllK32EW4aeQkSV6lwZrjQoWOPisqfvOL&#10;UeCK7nx0u/yw0avMb3df56z52Cs1fO6X7yAC9eE//NdeawWTKTy+xB8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UA2IxQAAANsAAAAPAAAAAAAAAAAAAAAAAJgCAABkcnMv&#10;ZG93bnJldi54bWxQSwUGAAAAAAQABAD1AAAAigMAAAAA&#10;" fillcolor="white [3201]" strokecolor="black [3200]" strokeweight="1pt">
                  <v:textbox>
                    <w:txbxContent>
                      <w:p w14:paraId="5B53F364" w14:textId="0F154BDA" w:rsidR="00452559" w:rsidRPr="00676A70" w:rsidRDefault="00452559" w:rsidP="00452559">
                        <w:pPr>
                          <w:jc w:val="center"/>
                          <w:rPr>
                            <w:sz w:val="20"/>
                            <w:szCs w:val="20"/>
                          </w:rPr>
                        </w:pPr>
                        <w:r w:rsidRPr="00676A70">
                          <w:rPr>
                            <w:sz w:val="20"/>
                            <w:szCs w:val="20"/>
                          </w:rPr>
                          <w:t>VHR aerial imagery</w:t>
                        </w:r>
                      </w:p>
                    </w:txbxContent>
                  </v:textbox>
                </v:shape>
                <v:shape id="Flowchart: Process 24" o:spid="_x0000_s1033" type="#_x0000_t109" style="position:absolute;left:1355;top:12846;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XO6sQA&#10;AADbAAAADwAAAGRycy9kb3ducmV2LnhtbESPQWsCMRSE7wX/Q3iFXqRmFVHZGkULBY91leLxdfOa&#10;3XbzsiTp7vrvG0HocZiZb5j1drCN6MiH2rGC6SQDQVw6XbNRcD69Pa9AhIissXFMCq4UYLsZPawx&#10;167nI3VFNCJBOOSooIqxzaUMZUUWw8S1xMn7ct5iTNIbqT32CW4bOcuyhbRYc1qosKXXisqf4tcq&#10;MGb5vfefdd8d5x/vl/FlJbuiVOrpcdi9gIg0xP/wvX3QCmZzuH1JP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FzurEAAAA2wAAAA8AAAAAAAAAAAAAAAAAmAIAAGRycy9k&#10;b3ducmV2LnhtbFBLBQYAAAAABAAEAPUAAACJAwAAAAA=&#10;" fillcolor="white [3201]" strokecolor="black [3200]" strokeweight="1pt">
                  <v:textbox>
                    <w:txbxContent>
                      <w:p w14:paraId="2371D93A" w14:textId="37CE9EB3" w:rsidR="00452559" w:rsidRPr="00676A70" w:rsidRDefault="00C5532A" w:rsidP="00452559">
                        <w:pPr>
                          <w:jc w:val="center"/>
                          <w:rPr>
                            <w:sz w:val="20"/>
                            <w:szCs w:val="20"/>
                          </w:rPr>
                        </w:pPr>
                        <w:r w:rsidRPr="00676A70">
                          <w:rPr>
                            <w:sz w:val="20"/>
                            <w:szCs w:val="20"/>
                          </w:rPr>
                          <w:t>Radiometric homogeniz</w:t>
                        </w:r>
                        <w:r w:rsidR="00452559" w:rsidRPr="00676A70">
                          <w:rPr>
                            <w:sz w:val="20"/>
                            <w:szCs w:val="20"/>
                          </w:rPr>
                          <w:t>ation</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6" o:spid="_x0000_s1034" type="#_x0000_t34" style="position:absolute;left:11941;top:4871;width:2536;height:1341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ZaWsIAAADbAAAADwAAAGRycy9kb3ducmV2LnhtbESPQWvCQBSE70L/w/KE3nSjFpHUVaxo&#10;69UopcdH9jUJ5r2N2VXTf98VBI/DzHzDzJcd1+pKra+cGBgNE1AkubOVFAaOh+1gBsoHFIu1EzLw&#10;Rx6Wi5feHFPrbrKnaxYKFSHiUzRQhtCkWvu8JEY/dA1J9H5dyxiibAttW7xFONd6nCRTzVhJXCix&#10;oXVJ+Sm7sIGLy7n5ypjfjj/JZPP5/XH2586Y1363egcVqAvP8KO9swbGU7h/iT9AL/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7ZaWsIAAADbAAAADwAAAAAAAAAAAAAA&#10;AAChAgAAZHJzL2Rvd25yZXYueG1sUEsFBgAAAAAEAAQA+QAAAJADAAAAAA==&#10;" filled="t" fillcolor="white [3201]" strokecolor="black [3200]" strokeweight="1pt">
                  <v:stroke endarrow="block"/>
                </v:shape>
                <v:shape id="Flowchart: Process 27" o:spid="_x0000_s1035" type="#_x0000_t109" style="position:absolute;left:14678;top:1284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dQncQA&#10;AADbAAAADwAAAGRycy9kb3ducmV2LnhtbESPQWsCMRSE74X+h/AKXkrNKlJlaxQVCh51LcXj6+Y1&#10;u+3mZUnS3fXfG0HocZiZb5jlerCN6MiH2rGCyTgDQVw6XbNR8HF6f1mACBFZY+OYFFwowHr1+LDE&#10;XLuej9QV0YgE4ZCjgirGNpcylBVZDGPXEifv23mLMUlvpPbYJ7ht5DTLXqXFmtNChS3tKip/iz+r&#10;wJj5z9Z/1X13nH0ezs/nheyKUqnR07B5AxFpiP/he3uvFUzncPuSfo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XUJ3EAAAA2wAAAA8AAAAAAAAAAAAAAAAAmAIAAGRycy9k&#10;b3ducmV2LnhtbFBLBQYAAAAABAAEAPUAAACJAwAAAAA=&#10;" fillcolor="white [3201]" strokecolor="black [3200]" strokeweight="1pt">
                  <v:textbox>
                    <w:txbxContent>
                      <w:p w14:paraId="03AD22A0" w14:textId="6D3687B8" w:rsidR="00D035A8" w:rsidRPr="00676A70" w:rsidRDefault="00D035A8" w:rsidP="00D035A8">
                        <w:pPr>
                          <w:pStyle w:val="NormalWeb"/>
                          <w:spacing w:before="0" w:beforeAutospacing="0" w:after="0" w:afterAutospacing="0"/>
                          <w:jc w:val="center"/>
                          <w:rPr>
                            <w:sz w:val="20"/>
                            <w:szCs w:val="20"/>
                          </w:rPr>
                        </w:pPr>
                        <w:r w:rsidRPr="00676A70">
                          <w:rPr>
                            <w:sz w:val="20"/>
                            <w:szCs w:val="20"/>
                          </w:rPr>
                          <w:t>Pixel labelling</w:t>
                        </w:r>
                      </w:p>
                    </w:txbxContent>
                  </v:textbox>
                </v:shape>
                <v:shape id="Flowchart: Data 28" o:spid="_x0000_s1036" type="#_x0000_t111" style="position:absolute;left:27098;top:12849;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Sf+cIA&#10;AADbAAAADwAAAGRycy9kb3ducmV2LnhtbERPz2vCMBS+D/Y/hDfwNlM9yOhMixM6BnOCdR68PZpn&#10;W9e8hCaz9b83B8Hjx/d7mY+mExfqfWtZwWyagCCurG65VvC7L17fQPiArLGzTAqu5CHPnp+WmGo7&#10;8I4uZahFDGGfooImBJdK6auGDPqpdcSRO9neYIiwr6XucYjhppPzJFlIgy3HhgYdrRuq/sp/o8BV&#10;w/notuXhW38W/me7ORfdx16pycu4egcRaAwP8d39pRXM49j4Jf4A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9J/5wgAAANsAAAAPAAAAAAAAAAAAAAAAAJgCAABkcnMvZG93&#10;bnJldi54bWxQSwUGAAAAAAQABAD1AAAAhwMAAAAA&#10;" fillcolor="white [3201]" strokecolor="black [3200]" strokeweight="1pt">
                  <v:textbox>
                    <w:txbxContent>
                      <w:p w14:paraId="3874296B" w14:textId="7911F048" w:rsidR="00D035A8" w:rsidRPr="00676A70" w:rsidRDefault="00D035A8" w:rsidP="00D035A8">
                        <w:pPr>
                          <w:pStyle w:val="NormalWeb"/>
                          <w:spacing w:before="0" w:beforeAutospacing="0" w:after="0" w:afterAutospacing="0"/>
                          <w:jc w:val="center"/>
                          <w:rPr>
                            <w:sz w:val="20"/>
                            <w:szCs w:val="20"/>
                          </w:rPr>
                        </w:pPr>
                        <w:r w:rsidRPr="00676A70">
                          <w:rPr>
                            <w:sz w:val="20"/>
                            <w:szCs w:val="20"/>
                          </w:rPr>
                          <w:t>Labelled pixel data</w:t>
                        </w:r>
                      </w:p>
                    </w:txbxContent>
                  </v:textbox>
                </v:shape>
                <v:shapetype id="_x0000_t32" coordsize="21600,21600" o:spt="32" o:oned="t" path="m,l21600,21600e" filled="f">
                  <v:path arrowok="t" fillok="f" o:connecttype="none"/>
                  <o:lock v:ext="edit" shapetype="t"/>
                </v:shapetype>
                <v:shape id="Straight Arrow Connector 29" o:spid="_x0000_s1037" type="#_x0000_t32" style="position:absolute;left:11649;top:15627;width:3029;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0g6MAAAADbAAAADwAAAGRycy9kb3ducmV2LnhtbESPQYvCMBSE7wv+h/AEb2tqD6LVKCoI&#10;vYio654fzbMtNi8liVr/vREEj8PMfMPMl51pxJ2cry0rGA0TEMSF1TWXCv5O298JCB+QNTaWScGT&#10;PCwXvZ85Zto++ED3YyhFhLDPUEEVQptJ6YuKDPqhbYmjd7HOYIjSlVI7fES4aWSaJGNpsOa4UGFL&#10;m4qK6/FmFGzW+e62zdP9+X/UlWcn/fQavFKDfreagQjUhW/40861gnQK7y/xB8jF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LNIOjAAAAA2wAAAA8AAAAAAAAAAAAAAAAA&#10;oQIAAGRycy9kb3ducmV2LnhtbFBLBQYAAAAABAAEAPkAAACOAwAAAAA=&#10;" filled="t" fillcolor="white [3201]" strokecolor="black [3200]" strokeweight="1pt">
                  <v:stroke endarrow="block" joinstyle="miter"/>
                </v:shape>
                <v:shape id="Flowchart: Process 31" o:spid="_x0000_s1038" type="#_x0000_t109" style="position:absolute;left:27841;top:2102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v7r8QA&#10;AADbAAAADwAAAGRycy9kb3ducmV2LnhtbESPQWsCMRSE74X+h/CEXopmbYvK1ihtodCjrqV4fN08&#10;s6ublyVJd9d/b4SCx2FmvmGW68E2oiMfascKppMMBHHpdM1Gwffuc7wAESKyxsYxKThTgPXq/m6J&#10;uXY9b6krohEJwiFHBVWMbS5lKCuyGCauJU7ewXmLMUlvpPbYJ7ht5FOWzaTFmtNChS19VFSeij+r&#10;wJj58d3/1n23ffnZ7B/3C9kVpVIPo+HtFUSkId7C/+0vreB5Ctcv6Qf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r+6/EAAAA2wAAAA8AAAAAAAAAAAAAAAAAmAIAAGRycy9k&#10;b3ducmV2LnhtbFBLBQYAAAAABAAEAPUAAACJAwAAAAA=&#10;" fillcolor="white [3201]" strokecolor="black [3200]" strokeweight="1pt">
                  <v:textbox>
                    <w:txbxContent>
                      <w:p w14:paraId="17CAAE5A" w14:textId="7386E07F" w:rsidR="0043374C" w:rsidRPr="00676A70" w:rsidRDefault="0043374C" w:rsidP="0043374C">
                        <w:pPr>
                          <w:jc w:val="center"/>
                          <w:rPr>
                            <w:sz w:val="20"/>
                            <w:szCs w:val="20"/>
                          </w:rPr>
                        </w:pPr>
                        <w:r w:rsidRPr="00676A70">
                          <w:rPr>
                            <w:sz w:val="20"/>
                            <w:szCs w:val="20"/>
                          </w:rPr>
                          <w:t>Feature extraction</w:t>
                        </w:r>
                        <w:r w:rsidR="008E6A4A" w:rsidRPr="00676A70">
                          <w:rPr>
                            <w:sz w:val="20"/>
                            <w:szCs w:val="20"/>
                          </w:rPr>
                          <w:t xml:space="preserve"> and selection</w:t>
                        </w:r>
                      </w:p>
                    </w:txbxContent>
                  </v:textbox>
                </v:shape>
                <v:shape id="Flowchart: Process 33" o:spid="_x0000_s1039" type="#_x0000_t109" style="position:absolute;left:27428;top:29149;width:11110;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AQ8QA&#10;AADbAAAADwAAAGRycy9kb3ducmV2LnhtbESPQWsCMRSE74X+h/AEL6VmW4uVrVHaguBR11I8vm5e&#10;s1s3L0sSd9d/b4SCx2FmvmEWq8E2oiMfascKniYZCOLS6ZqNgq/9+nEOIkRkjY1jUnCmAKvl/d0C&#10;c+163lFXRCMShEOOCqoY21zKUFZkMUxcS5y8X+ctxiS9kdpjn+C2kc9ZNpMWa04LFbb0WVF5LE5W&#10;gTGvfx/+p+673cv39vBwmMuuKJUaj4b3NxCRhngL/7c3WsF0Ctcv6Qf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1wEPEAAAA2wAAAA8AAAAAAAAAAAAAAAAAmAIAAGRycy9k&#10;b3ducmV2LnhtbFBLBQYAAAAABAAEAPUAAACJAwAAAAA=&#10;" fillcolor="white [3201]" strokecolor="black [3200]" strokeweight="1pt">
                  <v:textbox>
                    <w:txbxContent>
                      <w:p w14:paraId="30D94D3A" w14:textId="0DA96422" w:rsidR="0043374C" w:rsidRPr="00676A70" w:rsidRDefault="0043374C" w:rsidP="0043374C">
                        <w:pPr>
                          <w:pStyle w:val="NormalWeb"/>
                          <w:spacing w:before="0" w:beforeAutospacing="0" w:after="0" w:afterAutospacing="0"/>
                          <w:jc w:val="center"/>
                          <w:rPr>
                            <w:sz w:val="20"/>
                            <w:szCs w:val="20"/>
                          </w:rPr>
                        </w:pPr>
                        <w:r w:rsidRPr="00676A70">
                          <w:rPr>
                            <w:sz w:val="20"/>
                            <w:szCs w:val="20"/>
                          </w:rPr>
                          <w:t>Classifier training</w:t>
                        </w:r>
                        <w:r w:rsidR="008E6A4A" w:rsidRPr="00676A70">
                          <w:rPr>
                            <w:sz w:val="20"/>
                            <w:szCs w:val="20"/>
                          </w:rPr>
                          <w:t xml:space="preserve"> </w:t>
                        </w:r>
                        <w:r w:rsidR="00C33FB4" w:rsidRPr="00676A70">
                          <w:rPr>
                            <w:sz w:val="20"/>
                            <w:szCs w:val="20"/>
                          </w:rPr>
                          <w:t xml:space="preserve">and </w:t>
                        </w:r>
                        <w:r w:rsidR="005456CC" w:rsidRPr="00676A70">
                          <w:rPr>
                            <w:sz w:val="20"/>
                            <w:szCs w:val="20"/>
                          </w:rPr>
                          <w:t>per-</w:t>
                        </w:r>
                        <w:r w:rsidR="00C33FB4" w:rsidRPr="00676A70">
                          <w:rPr>
                            <w:sz w:val="20"/>
                            <w:szCs w:val="20"/>
                          </w:rPr>
                          <w:t xml:space="preserve">pixel </w:t>
                        </w:r>
                        <w:r w:rsidR="00531A66" w:rsidRPr="00676A70">
                          <w:rPr>
                            <w:sz w:val="20"/>
                            <w:szCs w:val="20"/>
                          </w:rPr>
                          <w:t>evaluation</w:t>
                        </w:r>
                      </w:p>
                    </w:txbxContent>
                  </v:textbox>
                </v:shape>
                <v:shape id="Flowchart: Process 38" o:spid="_x0000_s1040" type="#_x0000_t109" style="position:absolute;left:14678;top:29149;width:10293;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SMsEA&#10;AADbAAAADwAAAGRycy9kb3ducmV2LnhtbERPz2vCMBS+D/Y/hCd4GZq6yZTOKHMw2FE7EY9vzVva&#10;2byUJLbdf28OgseP7/dqM9hGdORD7VjBbJqBIC6drtkoOHx/TpYgQkTW2DgmBf8UYLN+fFhhrl3P&#10;e+qKaEQK4ZCjgirGNpcylBVZDFPXEifu13mLMUFvpPbYp3DbyOcse5UWa04NFbb0UVF5Li5WgTGL&#10;v63/qftuPz/uTk+npeyKUqnxaHh/AxFpiHfxzf2lFbykselL+gFyf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RUjLBAAAA2wAAAA8AAAAAAAAAAAAAAAAAmAIAAGRycy9kb3du&#10;cmV2LnhtbFBLBQYAAAAABAAEAPUAAACGAwAAAAA=&#10;" fillcolor="white [3201]" strokecolor="black [3200]" strokeweight="1pt">
                  <v:textbox>
                    <w:txbxContent>
                      <w:p w14:paraId="46DC33C4" w14:textId="6219EF1B" w:rsidR="0043374C" w:rsidRPr="00676A70" w:rsidRDefault="0043374C" w:rsidP="0043374C">
                        <w:pPr>
                          <w:pStyle w:val="NormalWeb"/>
                          <w:spacing w:before="0" w:beforeAutospacing="0" w:after="0" w:afterAutospacing="0"/>
                          <w:jc w:val="center"/>
                          <w:rPr>
                            <w:sz w:val="20"/>
                            <w:szCs w:val="20"/>
                          </w:rPr>
                        </w:pPr>
                        <w:r w:rsidRPr="00676A70">
                          <w:rPr>
                            <w:sz w:val="20"/>
                            <w:szCs w:val="20"/>
                          </w:rPr>
                          <w:t>Classification</w:t>
                        </w:r>
                        <w:r w:rsidR="00931013" w:rsidRPr="00676A70">
                          <w:rPr>
                            <w:sz w:val="20"/>
                            <w:szCs w:val="20"/>
                          </w:rPr>
                          <w:t xml:space="preserve"> &amp;</w:t>
                        </w:r>
                        <w:r w:rsidR="00FF491A">
                          <w:rPr>
                            <w:sz w:val="20"/>
                            <w:szCs w:val="20"/>
                          </w:rPr>
                          <w:t xml:space="preserve"> </w:t>
                        </w:r>
                        <w:r w:rsidR="00931013" w:rsidRPr="00676A70">
                          <w:rPr>
                            <w:sz w:val="20"/>
                            <w:szCs w:val="20"/>
                          </w:rPr>
                          <w:t>post-processing</w:t>
                        </w:r>
                      </w:p>
                    </w:txbxContent>
                  </v:textbox>
                </v:shape>
                <v:shape id="Flowchart: Process 44" o:spid="_x0000_s1041" type="#_x0000_t109" style="position:absolute;left:14678;top:37350;width:10293;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rSsQA&#10;AADbAAAADwAAAGRycy9kb3ducmV2LnhtbESPQUvDQBSE70L/w/IKXsRulGBLzKa0guDRRik9PrPP&#10;Tdrs27C7JvHfu4LgcZiZb5hyO9tejORD51jB3SoDQdw43bFR8P72fLsBESKyxt4xKfimANtqcVVi&#10;od3EBxrraESCcChQQRvjUEgZmpYshpUbiJP36bzFmKQ3UnucEtz28j7LHqTFjtNCiwM9tdRc6i+r&#10;wJj1ee8/umk85MfX081pI8e6Uep6Oe8eQUSa43/4r/2iFeQ5/H5JP0B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aK0rEAAAA2wAAAA8AAAAAAAAAAAAAAAAAmAIAAGRycy9k&#10;b3ducmV2LnhtbFBLBQYAAAAABAAEAPUAAACJAwAAAAA=&#10;" fillcolor="white [3201]" strokecolor="black [3200]" strokeweight="1pt">
                  <v:textbox>
                    <w:txbxContent>
                      <w:p w14:paraId="2081CED8" w14:textId="668695E4" w:rsidR="008E6A4A" w:rsidRPr="00676A70" w:rsidRDefault="00045E32" w:rsidP="008E6A4A">
                        <w:pPr>
                          <w:pStyle w:val="NormalWeb"/>
                          <w:spacing w:before="0" w:beforeAutospacing="0" w:after="0" w:afterAutospacing="0"/>
                          <w:jc w:val="center"/>
                          <w:rPr>
                            <w:sz w:val="20"/>
                            <w:szCs w:val="20"/>
                          </w:rPr>
                        </w:pPr>
                        <w:r w:rsidRPr="00676A70">
                          <w:rPr>
                            <w:sz w:val="20"/>
                            <w:szCs w:val="20"/>
                          </w:rPr>
                          <w:t>Canopy cover</w:t>
                        </w:r>
                        <w:r w:rsidR="008E6A4A" w:rsidRPr="00676A70">
                          <w:rPr>
                            <w:sz w:val="20"/>
                            <w:szCs w:val="20"/>
                          </w:rPr>
                          <w:t xml:space="preserve"> evaluation</w:t>
                        </w:r>
                      </w:p>
                    </w:txbxContent>
                  </v:textbox>
                </v:shape>
                <v:shape id="Flowchart: Data 45" o:spid="_x0000_s1042" type="#_x0000_t111" style="position:absolute;left:425;top:37350;width:12145;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rVx8UA&#10;AADbAAAADwAAAGRycy9kb3ducmV2LnhtbESPQWvCQBSE7wX/w/IEb3Wj2CKpq9hCpFArGNtDb4/s&#10;M4lm3y7ZrYn/3hUKPQ4z8w2zWPWmERdqfW1ZwWScgCAurK65VPB1yB7nIHxA1thYJgVX8rBaDh4W&#10;mGrb8Z4ueShFhLBPUUEVgkul9EVFBv3YOuLoHW1rMETZllK32EW4aeQ0SZ6lwZrjQoWO3ioqzvmv&#10;UeCK7vTjdvn3h95k/nO3PWXN60Gp0bBfv4AI1If/8F/7XSuYPcH9S/wB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KtXHxQAAANsAAAAPAAAAAAAAAAAAAAAAAJgCAABkcnMv&#10;ZG93bnJldi54bWxQSwUGAAAAAAQABAD1AAAAigMAAAAA&#10;" fillcolor="white [3201]" strokecolor="black [3200]" strokeweight="1pt">
                  <v:textbox>
                    <w:txbxContent>
                      <w:p w14:paraId="705A1D4D" w14:textId="7CE96703" w:rsidR="008E6A4A" w:rsidRPr="00676A70" w:rsidRDefault="008E6A4A" w:rsidP="008E6A4A">
                        <w:pPr>
                          <w:pStyle w:val="NormalWeb"/>
                          <w:spacing w:before="0" w:beforeAutospacing="0" w:after="0" w:afterAutospacing="0"/>
                          <w:jc w:val="center"/>
                          <w:rPr>
                            <w:sz w:val="20"/>
                            <w:szCs w:val="20"/>
                          </w:rPr>
                        </w:pPr>
                        <w:r w:rsidRPr="00676A70">
                          <w:rPr>
                            <w:sz w:val="20"/>
                            <w:szCs w:val="20"/>
                          </w:rPr>
                          <w:t>In-situ canopy cover</w:t>
                        </w:r>
                        <w:r w:rsidR="00EF2F84">
                          <w:rPr>
                            <w:sz w:val="20"/>
                            <w:szCs w:val="20"/>
                          </w:rPr>
                          <w:t xml:space="preserve"> </w:t>
                        </w:r>
                        <w:r w:rsidRPr="00676A70">
                          <w:rPr>
                            <w:sz w:val="20"/>
                            <w:szCs w:val="20"/>
                          </w:rPr>
                          <w:t>data</w:t>
                        </w:r>
                      </w:p>
                    </w:txbxContent>
                  </v:textbox>
                </v:shape>
                <v:shape id="Flowchart: Data 52" o:spid="_x0000_s1043" type="#_x0000_t111" style="position:absolute;left:27101;top:46729;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bbsUA&#10;AADbAAAADwAAAGRycy9kb3ducmV2LnhtbESPQWvCQBSE70L/w/IK3nRTwVJSV7GFiGAVGuvB2yP7&#10;TGKzb5fsauK/d4VCj8PMfMPMFr1pxJVaX1tW8DJOQBAXVtdcKvjZZ6M3ED4ga2wsk4IbeVjMnwYz&#10;TLXt+JuueShFhLBPUUEVgkul9EVFBv3YOuLonWxrMETZllK32EW4aeQkSV6lwZrjQoWOPisqfvOL&#10;UeCK7nx0u/yw0avMb3df56z52Cs1fO6X7yAC9eE//NdeawXTCTy+xB8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ttuxQAAANsAAAAPAAAAAAAAAAAAAAAAAJgCAABkcnMv&#10;ZG93bnJldi54bWxQSwUGAAAAAAQABAD1AAAAigMAAAAA&#10;" fillcolor="white [3201]" strokecolor="black [3200]" strokeweight="1pt">
                  <v:textbox>
                    <w:txbxContent>
                      <w:p w14:paraId="360649C5" w14:textId="269D2AEA" w:rsidR="005456CC" w:rsidRPr="00676A70" w:rsidRDefault="005456CC" w:rsidP="005456CC">
                        <w:pPr>
                          <w:pStyle w:val="NormalWeb"/>
                          <w:spacing w:before="0" w:beforeAutospacing="0" w:after="0" w:afterAutospacing="0"/>
                          <w:jc w:val="center"/>
                          <w:rPr>
                            <w:sz w:val="20"/>
                            <w:szCs w:val="20"/>
                          </w:rPr>
                        </w:pPr>
                        <w:r w:rsidRPr="00676A70">
                          <w:rPr>
                            <w:sz w:val="20"/>
                            <w:szCs w:val="20"/>
                          </w:rPr>
                          <w:t xml:space="preserve">Per-pixel results </w:t>
                        </w:r>
                      </w:p>
                    </w:txbxContent>
                  </v:textbox>
                </v:shape>
                <v:shape id="Flowchart: Data 53" o:spid="_x0000_s1044" type="#_x0000_t111" style="position:absolute;left:13833;top:46824;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Z+9cUA&#10;AADbAAAADwAAAGRycy9kb3ducmV2LnhtbESPQWvCQBSE7wX/w/IEb3Wj0iKpq9hCpFArGNtDb4/s&#10;M4lm3y7ZrYn/3hUKPQ4z8w2zWPWmERdqfW1ZwWScgCAurK65VPB1yB7nIHxA1thYJgVX8rBaDh4W&#10;mGrb8Z4ueShFhLBPUUEVgkul9EVFBv3YOuLoHW1rMETZllK32EW4aeQ0SZ6lwZrjQoWO3ioqzvmv&#10;UeCK7vTjdvn3h95k/nO3PWXN60Gp0bBfv4AI1If/8F/7XSt4msH9S/wB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n71xQAAANsAAAAPAAAAAAAAAAAAAAAAAJgCAABkcnMv&#10;ZG93bnJldi54bWxQSwUGAAAAAAQABAD1AAAAigMAAAAA&#10;" fillcolor="white [3201]" strokecolor="black [3200]" strokeweight="1pt">
                  <v:textbox>
                    <w:txbxContent>
                      <w:p w14:paraId="1F32CC32" w14:textId="4860190F" w:rsidR="00531A66" w:rsidRPr="00676A70" w:rsidRDefault="00531A66" w:rsidP="00531A66">
                        <w:pPr>
                          <w:pStyle w:val="NormalWeb"/>
                          <w:spacing w:before="0" w:beforeAutospacing="0" w:after="0" w:afterAutospacing="0"/>
                          <w:jc w:val="center"/>
                          <w:rPr>
                            <w:sz w:val="20"/>
                            <w:szCs w:val="20"/>
                          </w:rPr>
                        </w:pPr>
                        <w:r w:rsidRPr="00676A70">
                          <w:rPr>
                            <w:sz w:val="20"/>
                            <w:szCs w:val="20"/>
                          </w:rPr>
                          <w:t>Canopy cover results</w:t>
                        </w:r>
                      </w:p>
                    </w:txbxContent>
                  </v:textbox>
                </v:shape>
                <v:shape id="Straight Arrow Connector 91" o:spid="_x0000_s1045" type="#_x0000_t32" style="position:absolute;left:24972;top:15630;width:33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lCcMAAADbAAAADwAAAGRycy9kb3ducmV2LnhtbESPwWrDMBBE74H+g9hCb4lsH0rtRjFJ&#10;IOBLKXWTnBdraxtbKyPJifv3VaHQ4zAzb5htuZhR3Mj53rKCdJOAIG6s7rlVcP48rV9A+ICscbRM&#10;Cr7JQ7l7WG2x0PbOH3SrQysihH2BCroQpkJK33Rk0G/sRBy9L+sMhihdK7XDe4SbUWZJ8iwN9hwX&#10;Opzo2FEz1LNRcDxUb/Opyt4v13RpL076fAheqafHZf8KItAS/sN/7UoryFP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8E5QnDAAAA2wAAAA8AAAAAAAAAAAAA&#10;AAAAoQIAAGRycy9kb3ducmV2LnhtbFBLBQYAAAAABAAEAPkAAACRAwAAAAA=&#10;" filled="t" fillcolor="white [3201]" strokecolor="black [3200]" strokeweight="1pt">
                  <v:stroke endarrow="block" joinstyle="miter"/>
                </v:shape>
                <v:shape id="Straight Arrow Connector 92" o:spid="_x0000_s1046" type="#_x0000_t32" style="position:absolute;left:6502;top:10410;width:2;height:24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8oasUAAADbAAAADwAAAGRycy9kb3ducmV2LnhtbESPQWvCQBSE7wX/w/IK3pqNObQ1dZUi&#10;iEVKoTEevD2yz01o9m3IbmL8926h0OMwM98wq81kWzFS7xvHChZJCoK4crpho6A87p5eQfiArLF1&#10;TApu5GGznj2sMNfuyt80FsGICGGfo4I6hC6X0lc1WfSJ64ijd3G9xRBlb6Tu8RrhtpVZmj5Liw3H&#10;hRo72tZU/RSDVXC+LHC7N678fPkqT4fBnEaDO6Xmj9P7G4hAU/gP/7U/tIJlBr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P8oasUAAADbAAAADwAAAAAAAAAA&#10;AAAAAAChAgAAZHJzL2Rvd25yZXYueG1sUEsFBgAAAAAEAAQA+QAAAJMDAAAAAA==&#10;" filled="t" fillcolor="white [3201]" strokecolor="black [3200]" strokeweight="1pt">
                  <v:stroke endarrow="block" joinstyle="miter"/>
                </v:shape>
                <v:shape id="Straight Arrow Connector 93" o:spid="_x0000_s1047" type="#_x0000_t32" style="position:absolute;left:32980;top:18411;width:8;height:26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re5cEAAADbAAAADwAAAGRycy9kb3ducmV2LnhtbESPzarCMBSE9xd8h3AEd9dUBblWo6gg&#10;dCPi7/rQHNtic1KSqPXtjSDc5TAz3zCzRWtq8SDnK8sKBv0EBHFudcWFgtNx8/sHwgdkjbVlUvAi&#10;D4t552eGqbZP3tPjEAoRIexTVFCG0KRS+rwkg75vG+LoXa0zGKJ0hdQOnxFuajlMkrE0WHFcKLGh&#10;dUn57XA3CtarbHvfZMPd+TJoi7OTfnILXqlet11OQQRqw3/42860gskIPl/iD5Dz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mt7lwQAAANsAAAAPAAAAAAAAAAAAAAAA&#10;AKECAABkcnMvZG93bnJldi54bWxQSwUGAAAAAAQABAD5AAAAjwMAAAAA&#10;" filled="t" fillcolor="white [3201]" strokecolor="black [3200]" strokeweight="1pt">
                  <v:stroke endarrow="block" joinstyle="miter"/>
                </v:shape>
                <v:shape id="Straight Arrow Connector 94" o:spid="_x0000_s1048" type="#_x0000_t32" style="position:absolute;left:32983;top:26591;width:5;height:25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oVhcQAAADbAAAADwAAAGRycy9kb3ducmV2LnhtbESPQWvCQBSE74L/YXmCN90opdo0q4gg&#10;lVIKajz09si+bEKzb0N2jem/7xYKHoeZ+YbJtoNtRE+drx0rWMwTEMSF0zUbBfnlMFuD8AFZY+OY&#10;FPyQh+1mPMow1e7OJ+rPwYgIYZ+igiqENpXSFxVZ9HPXEkevdJ3FEGVnpO7wHuG2kcskeZYWa44L&#10;Fba0r6j4Pt+sgq9ygfs34/KP1Wd+fb+Za2/woNR0MuxeQQQawiP83z5qBS9P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WhWFxAAAANsAAAAPAAAAAAAAAAAA&#10;AAAAAKECAABkcnMvZG93bnJldi54bWxQSwUGAAAAAAQABAD5AAAAkgMAAAAA&#10;" filled="t" fillcolor="white [3201]" strokecolor="black [3200]" strokeweight="1pt">
                  <v:stroke endarrow="block" joinstyle="miter"/>
                </v:shape>
                <v:shape id="Straight Arrow Connector 95" o:spid="_x0000_s1049" type="#_x0000_t32" style="position:absolute;left:24971;top:31930;width:24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awHsQAAADbAAAADwAAAGRycy9kb3ducmV2LnhtbESPQWvCQBSE74L/YXmCN90otNo0q4gg&#10;lVIKajz09si+bEKzb0N2jem/7xYKHoeZ+YbJtoNtRE+drx0rWMwTEMSF0zUbBfnlMFuD8AFZY+OY&#10;FPyQh+1mPMow1e7OJ+rPwYgIYZ+igiqENpXSFxVZ9HPXEkevdJ3FEGVnpO7wHuG2kcskeZYWa44L&#10;Fba0r6j4Pt+sgq9ygfs34/KP1Wd+fb+Za2/woNR0MuxeQQQawiP83z5qBS9P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rAexAAAANsAAAAPAAAAAAAAAAAA&#10;AAAAAKECAABkcnMvZG93bnJldi54bWxQSwUGAAAAAAQABAD5AAAAkgMAAAAA&#10;" filled="t" fillcolor="white [3201]" strokecolor="black [3200]" strokeweight="1pt">
                  <v:stroke endarrow="block" joinstyle="miter"/>
                </v:shape>
                <v:shape id="Straight Arrow Connector 96" o:spid="_x0000_s1050" type="#_x0000_t32" style="position:absolute;left:19825;top:34712;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19fcIAAADbAAAADwAAAGRycy9kb3ducmV2LnhtbESPQWvCQBSE7wX/w/KE3upGD1Kja1BB&#10;yEWkVj0/ss8kJPs27K5J+u/dQqHHYWa+YTbZaFrRk/O1ZQXzWQKCuLC65lLB9fv48QnCB2SNrWVS&#10;8EMesu3kbYOptgN/UX8JpYgQ9ikqqELoUil9UZFBP7MdcfQe1hkMUbpSaodDhJtWLpJkKQ3WHBcq&#10;7OhQUdFcnkbBYZ+fnsd8cb7d52N5c9KvmuCVep+OuzWIQGP4D/+1c61gtYTfL/EHyO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19fcIAAADbAAAADwAAAAAAAAAAAAAA&#10;AAChAgAAZHJzL2Rvd25yZXYueG1sUEsFBgAAAAAEAAQA+QAAAJADAAAAAA==&#10;" filled="t" fillcolor="white [3201]" strokecolor="black [3200]" strokeweight="1pt">
                  <v:stroke endarrow="block" joinstyle="miter"/>
                </v:shape>
                <v:shape id="Straight Arrow Connector 97" o:spid="_x0000_s1051" type="#_x0000_t32" style="position:absolute;left:11355;top:40131;width:3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HY5sEAAADbAAAADwAAAGRycy9kb3ducmV2LnhtbESPzarCMBSE9xd8h3AEd9dUF3qtRlFB&#10;6EbE3/WhObbF5qQkUevbG0G4y2FmvmFmi9bU4kHOV5YVDPoJCOLc6ooLBafj5vcPhA/IGmvLpOBF&#10;Hhbzzs8MU22fvKfHIRQiQtinqKAMoUml9HlJBn3fNsTRu1pnMETpCqkdPiPc1HKYJCNpsOK4UGJD&#10;65Ly2+FuFKxX2fa+yYa782XQFmcn/eQWvFK9brucggjUhv/wt51pBZMxfL7EHyDn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djmwQAAANsAAAAPAAAAAAAAAAAAAAAA&#10;AKECAABkcnMvZG93bnJldi54bWxQSwUGAAAAAAQABAD5AAAAjwMAAAAA&#10;" filled="t" fillcolor="white [3201]" strokecolor="black [3200]" strokeweight="1pt">
                  <v:stroke endarrow="block" joinstyle="miter"/>
                </v:shape>
                <v:shape id="Straight Arrow Connector 98" o:spid="_x0000_s1052" type="#_x0000_t32" style="position:absolute;left:19715;top:42912;width:110;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cfgMEAAADbAAAADwAAAGRycy9kb3ducmV2LnhtbERPz2vCMBS+D/wfwhO8rWk9uFmNIgXZ&#10;GGMwbQ/eHs0zLTYvpYm1+++Xw2DHj+/3dj/ZTow0+NaxgixJQRDXTrdsFJTn4/MrCB+QNXaOScEP&#10;edjvZk9bzLV78DeNp2BEDGGfo4ImhD6X0tcNWfSJ64kjd3WDxRDhYKQe8BHDbSeXabqSFluODQ32&#10;VDRU3053q+ByzbB4M678fPkqq4+7qUaDR6UW8+mwARFoCv/iP/e7VrCOY+OX+A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Fx+AwQAAANsAAAAPAAAAAAAAAAAAAAAA&#10;AKECAABkcnMvZG93bnJldi54bWxQSwUGAAAAAAQABAD5AAAAjwMAAAAA&#10;" filled="t" fillcolor="white [3201]" strokecolor="black [3200]" strokeweight="1pt">
                  <v:stroke endarrow="block" joinstyle="miter"/>
                </v:shape>
                <v:shape id="Straight Arrow Connector 99" o:spid="_x0000_s1053" type="#_x0000_t32" style="position:absolute;left:32983;top:34712;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u6G8UAAADbAAAADwAAAGRycy9kb3ducmV2LnhtbESPQWvCQBSE74X+h+UVeqsbPbRNdJUi&#10;BEsphcZ48PbIPjeh2bchu4nx37sFweMwM98wq81kWzFS7xvHCuazBARx5XTDRkG5z1/eQfiArLF1&#10;TAou5GGzfnxYYabdmX9pLIIREcI+QwV1CF0mpa9qsuhnriOO3sn1FkOUvZG6x3OE21YukuRVWmw4&#10;LtTY0bam6q8YrILjaY7bnXHl99tPefgazGE0mCv1/DR9LEEEmsI9fGt/agVpCv9f4g+Q6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u6G8UAAADbAAAADwAAAAAAAAAA&#10;AAAAAAChAgAAZHJzL2Rvd25yZXYueG1sUEsFBgAAAAAEAAQA+QAAAJMDAAAAAA==&#10;" filled="t" fillcolor="white [3201]" strokecolor="black [3200]" strokeweight="1pt">
                  <v:stroke endarrow="block" joinstyle="miter"/>
                </v:shape>
                <v:shapetype id="_x0000_t33" coordsize="21600,21600" o:spt="33" o:oned="t" path="m,l21600,r,21600e" filled="f">
                  <v:stroke joinstyle="miter"/>
                  <v:path arrowok="t" fillok="f" o:connecttype="none"/>
                  <o:lock v:ext="edit" shapetype="t"/>
                </v:shapetype>
                <v:shape id="Elbow Connector 100" o:spid="_x0000_s1054" type="#_x0000_t33" style="position:absolute;left:3829;top:21081;width:13522;height:817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ogmsUAAADcAAAADwAAAGRycy9kb3ducmV2LnhtbESPQWvCQBCF7wX/wzKCt7pRSynRVUQI&#10;CvaipuBxyI5JNDsbsqvGf985FHqb4b1575vFqneNelAXas8GJuMEFHHhbc2lgfyUvX+BChHZYuOZ&#10;DLwowGo5eFtgav2TD/Q4xlJJCIcUDVQxtqnWoajIYRj7lli0i+8cRlm7UtsOnxLuGj1Nkk/tsGZp&#10;qLClTUXF7Xh3Bi737e6j2R+u559TNgvfeZ7NbG7MaNiv56Ai9fHf/He9s4KfCL48Ix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ogmsUAAADcAAAADwAAAAAAAAAA&#10;AAAAAAChAgAAZHJzL2Rvd25yZXYueG1sUEsFBgAAAAAEAAQA+QAAAJMDAAAAAA==&#10;" filled="t" fillcolor="white [3201]" strokecolor="black [3200]" strokeweight="1pt">
                  <v:stroke endarrow="block"/>
                </v:shape>
                <v:shape id="Text Box 192" o:spid="_x0000_s1055" type="#_x0000_t202" style="position:absolute;left:40100;top:33909;width:1647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RlcQA&#10;AADcAAAADwAAAGRycy9kb3ducmV2LnhtbERPS2vCQBC+C/6HZYReim5UrJq6Sil9SG8aH3gbstMk&#10;mJ0N2W2S/vuuUPA2H99zVpvOlKKh2hWWFYxHEQji1OqCMwWH5H24AOE8ssbSMin4JQebdb+3wljb&#10;lnfU7H0mQgi7GBXk3lexlC7NyaAb2Yo4cN+2NugDrDOpa2xDuCnlJIqepMGCQ0OOFb3mlF73P0bB&#10;5TE7f7nu49hOZ9Pq7bNJ5iedKPUw6F6eQXjq/F38797qMH85gdsz4QK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kkZXEAAAA3AAAAA8AAAAAAAAAAAAAAAAAmAIAAGRycy9k&#10;b3ducmV2LnhtbFBLBQYAAAAABAAEAPUAAACJAwAAAAA=&#10;" fillcolor="white [3201]" stroked="f" strokeweight=".5pt">
                  <v:textbox>
                    <w:txbxContent>
                      <w:p w14:paraId="2312444E" w14:textId="7B2F1465" w:rsidR="002F2AAD" w:rsidRPr="002F2AAD" w:rsidRDefault="002F2AAD">
                        <w:pPr>
                          <w:rPr>
                            <w:sz w:val="20"/>
                            <w:szCs w:val="20"/>
                          </w:rPr>
                        </w:pPr>
                        <w:r w:rsidRPr="002F2AAD">
                          <w:rPr>
                            <w:sz w:val="20"/>
                            <w:szCs w:val="20"/>
                          </w:rPr>
                          <w:t>Classificatio</w:t>
                        </w:r>
                        <w:r>
                          <w:rPr>
                            <w:sz w:val="20"/>
                            <w:szCs w:val="20"/>
                          </w:rPr>
                          <w:t>n and e</w:t>
                        </w:r>
                        <w:r w:rsidRPr="002F2AAD">
                          <w:rPr>
                            <w:sz w:val="20"/>
                            <w:szCs w:val="20"/>
                          </w:rPr>
                          <w:t>valuation</w:t>
                        </w:r>
                      </w:p>
                    </w:txbxContent>
                  </v:textbox>
                </v:shape>
                <v:shape id="Text Box 192" o:spid="_x0000_s1056" type="#_x0000_t202" style="position:absolute;left:40386;top:48790;width:16478;height:2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z1Q8cA&#10;AADcAAAADwAAAGRycy9kb3ducmV2LnhtbESPS2vDQAyE74H8h0WFXkKzTk2T4mYTQumL3hr3QW/C&#10;q9omXq3xbm3n30eHQG4SM5r5tN6OrlE9daH2bGAxT0ARF97WXBr4zJ9v7kGFiGyx8UwGjhRgu5lO&#10;1phZP/AH9ftYKgnhkKGBKsY20zoUFTkMc98Si/bnO4dR1q7UtsNBwl2jb5NkqR3WLA0VtvRYUXHY&#10;/zsDv7Py5z2ML19Depe2T699vvq2uTHXV+PuAVSkMV7M5+s3K/ip4MszMoHen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lc9UPHAAAA3AAAAA8AAAAAAAAAAAAAAAAAmAIAAGRy&#10;cy9kb3ducmV2LnhtbFBLBQYAAAAABAAEAPUAAACMAwAAAAA=&#10;" fillcolor="white [3201]" stroked="f" strokeweight=".5pt">
                  <v:textbox>
                    <w:txbxContent>
                      <w:p w14:paraId="00CEA254" w14:textId="626F5037" w:rsidR="00EF2F84" w:rsidRDefault="00EF2F84" w:rsidP="00EF2F84">
                        <w:pPr>
                          <w:pStyle w:val="NormalWeb"/>
                          <w:spacing w:before="0" w:beforeAutospacing="0" w:after="0" w:afterAutospacing="0"/>
                        </w:pPr>
                        <w:r>
                          <w:rPr>
                            <w:sz w:val="20"/>
                            <w:szCs w:val="20"/>
                          </w:rPr>
                          <w:t>Results</w:t>
                        </w:r>
                      </w:p>
                    </w:txbxContent>
                  </v:textbox>
                </v:shape>
                <w10:anchorlock/>
              </v:group>
            </w:pict>
          </mc:Fallback>
        </mc:AlternateContent>
      </w:r>
    </w:p>
    <w:p w14:paraId="099580AD" w14:textId="4B518C0F" w:rsidR="003C78AA" w:rsidRDefault="003C78AA" w:rsidP="00A76FA9">
      <w:pPr>
        <w:pStyle w:val="BodyText"/>
      </w:pPr>
    </w:p>
    <w:p w14:paraId="68ABFD66" w14:textId="7D0ECCFC" w:rsidR="003C78AA" w:rsidRDefault="00A66807" w:rsidP="00A76FA9">
      <w:pPr>
        <w:pStyle w:val="BodyText"/>
      </w:pPr>
      <w:r>
        <w:rPr>
          <w:noProof/>
          <w:lang w:val="en-GB" w:eastAsia="en-GB"/>
        </w:rPr>
        <w:lastRenderedPageBreak/>
        <mc:AlternateContent>
          <mc:Choice Requires="wpc">
            <w:drawing>
              <wp:inline distT="0" distB="0" distL="0" distR="0" wp14:anchorId="5849864D" wp14:editId="29357588">
                <wp:extent cx="5731510" cy="5607740"/>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4" name="Flowchart: Process 224"/>
                        <wps:cNvSpPr/>
                        <wps:spPr>
                          <a:xfrm>
                            <a:off x="1561514" y="1423836"/>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561515" y="4107907"/>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561514" y="2349593"/>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693593" y="1552454"/>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5C948AA" w14:textId="77777777" w:rsidR="00A66807" w:rsidRPr="00676A70" w:rsidRDefault="00A66807" w:rsidP="00A66807">
                              <w:pPr>
                                <w:jc w:val="center"/>
                                <w:rPr>
                                  <w:sz w:val="20"/>
                                  <w:szCs w:val="20"/>
                                </w:rPr>
                              </w:pPr>
                              <w:r w:rsidRPr="00676A70">
                                <w:rPr>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020721" y="1551819"/>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AC63F28" w14:textId="77777777" w:rsidR="00A66807" w:rsidRPr="00676A70" w:rsidRDefault="00A66807" w:rsidP="00A66807">
                              <w:pPr>
                                <w:jc w:val="center"/>
                                <w:rPr>
                                  <w:sz w:val="20"/>
                                  <w:szCs w:val="20"/>
                                </w:rPr>
                              </w:pPr>
                              <w:r w:rsidRPr="00676A70">
                                <w:rPr>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2979448" y="2492761"/>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271BCDF"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693593" y="2492762"/>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0677A98"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lassification &amp;</w:t>
                              </w:r>
                              <w:r>
                                <w:rPr>
                                  <w:sz w:val="20"/>
                                  <w:szCs w:val="20"/>
                                </w:rPr>
                                <w:t xml:space="preserve"> </w:t>
                              </w:r>
                              <w:r w:rsidRPr="00676A70">
                                <w:rPr>
                                  <w:sz w:val="20"/>
                                  <w:szCs w:val="20"/>
                                </w:rPr>
                                <w:t>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693593" y="3312842"/>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CD71347"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428624" y="472305"/>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683873" y="601038"/>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43170BC2" w14:textId="77777777" w:rsidR="00A66807" w:rsidRPr="00676A70" w:rsidRDefault="00A66807" w:rsidP="00A66807">
                              <w:pPr>
                                <w:jc w:val="center"/>
                                <w:rPr>
                                  <w:sz w:val="20"/>
                                  <w:szCs w:val="20"/>
                                </w:rPr>
                              </w:pPr>
                              <w:r w:rsidRPr="00676A70">
                                <w:rPr>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622473" y="6015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62ADF66" w14:textId="77777777" w:rsidR="00A66807" w:rsidRPr="00676A70" w:rsidRDefault="00A66807" w:rsidP="00A66807">
                              <w:pPr>
                                <w:jc w:val="center"/>
                                <w:rPr>
                                  <w:sz w:val="20"/>
                                  <w:szCs w:val="20"/>
                                </w:rPr>
                              </w:pPr>
                              <w:r w:rsidRPr="00676A70">
                                <w:rPr>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752216" y="6010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0384BF2"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519772" y="601718"/>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0B7783"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In-situ canopy cover</w:t>
                              </w:r>
                              <w:r>
                                <w:rPr>
                                  <w:sz w:val="20"/>
                                  <w:szCs w:val="20"/>
                                </w:rPr>
                                <w:t xml:space="preserve"> </w:t>
                              </w:r>
                              <w:r w:rsidRPr="00676A70">
                                <w:rPr>
                                  <w:sz w:val="20"/>
                                  <w:szCs w:val="20"/>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2946701" y="4250782"/>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CF4CC01"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619933" y="4260307"/>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06434664"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534913" y="2108079"/>
                            <a:ext cx="484" cy="38468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722944" y="2770891"/>
                            <a:ext cx="256504"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208269" y="3049022"/>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208134" y="3869102"/>
                            <a:ext cx="135"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534902" y="3049021"/>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4" name="Text Box 154"/>
                        <wps:cNvSpPr txBox="1"/>
                        <wps:spPr>
                          <a:xfrm>
                            <a:off x="4227537" y="2968633"/>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DF01FE6" w14:textId="77777777" w:rsidR="00A66807" w:rsidRPr="002F2AAD" w:rsidRDefault="00A66807" w:rsidP="00A66807">
                              <w:pPr>
                                <w:rPr>
                                  <w:sz w:val="20"/>
                                  <w:szCs w:val="20"/>
                                </w:rPr>
                              </w:pPr>
                              <w:r w:rsidRPr="002F2AAD">
                                <w:rPr>
                                  <w:sz w:val="20"/>
                                  <w:szCs w:val="20"/>
                                </w:rPr>
                                <w:t>Classificatio</w:t>
                              </w:r>
                              <w:r>
                                <w:rPr>
                                  <w:sz w:val="20"/>
                                  <w:szCs w:val="20"/>
                                </w:rPr>
                                <w:t>n and e</w:t>
                              </w:r>
                              <w:r w:rsidRPr="002F2AAD">
                                <w:rPr>
                                  <w:sz w:val="20"/>
                                  <w:szCs w:val="20"/>
                                </w:rPr>
                                <w:t>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92"/>
                        <wps:cNvSpPr txBox="1"/>
                        <wps:spPr>
                          <a:xfrm>
                            <a:off x="4275163" y="4428158"/>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4B5E3" w14:textId="77777777" w:rsidR="00A66807" w:rsidRDefault="00A66807" w:rsidP="00A66807">
                              <w:pPr>
                                <w:pStyle w:val="NormalWeb"/>
                                <w:spacing w:before="0" w:beforeAutospacing="0" w:after="0" w:afterAutospacing="0"/>
                              </w:pPr>
                              <w:r>
                                <w:rPr>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8" name="Straight Arrow Connector 158"/>
                        <wps:cNvCnPr>
                          <a:stCxn id="132" idx="3"/>
                          <a:endCxn id="137" idx="1"/>
                        </wps:cNvCnPr>
                        <wps:spPr>
                          <a:xfrm flipV="1">
                            <a:off x="2722944" y="1829949"/>
                            <a:ext cx="297777"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Text Box 154"/>
                        <wps:cNvSpPr txBox="1"/>
                        <wps:spPr>
                          <a:xfrm>
                            <a:off x="4216402" y="1719035"/>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326DD" w14:textId="1F37E5F8" w:rsidR="00BB6684" w:rsidRDefault="00BB6684" w:rsidP="00BB6684">
                              <w:pPr>
                                <w:pStyle w:val="NormalWeb"/>
                                <w:spacing w:before="0" w:beforeAutospacing="0" w:after="0" w:afterAutospacing="0"/>
                              </w:pPr>
                              <w:r>
                                <w:rPr>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Elbow Connector 226"/>
                        <wps:cNvCnPr>
                          <a:stCxn id="141" idx="4"/>
                          <a:endCxn id="140" idx="1"/>
                        </wps:cNvCnPr>
                        <wps:spPr>
                          <a:xfrm rot="16200000" flipH="1">
                            <a:off x="194573" y="2091952"/>
                            <a:ext cx="2431470" cy="56657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543356" y="823736"/>
                            <a:ext cx="393632" cy="106380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741415" y="952803"/>
                            <a:ext cx="392984" cy="80502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208269" y="1159320"/>
                            <a:ext cx="2405" cy="3931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6" name="Text Box 154"/>
                        <wps:cNvSpPr txBox="1"/>
                        <wps:spPr>
                          <a:xfrm>
                            <a:off x="2095068" y="205876"/>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A7CFC4" w14:textId="125C1151" w:rsidR="00881150" w:rsidRDefault="00881150" w:rsidP="00881150">
                              <w:pPr>
                                <w:pStyle w:val="NormalWeb"/>
                                <w:spacing w:before="0" w:beforeAutospacing="0" w:after="0" w:afterAutospacing="0"/>
                              </w:pPr>
                              <w:r>
                                <w:rPr>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849864D" id="Canvas 156" o:spid="_x0000_s1057" editas="canvas" style="width:451.3pt;height:441.55pt;mso-position-horizontal-relative:char;mso-position-vertical-relative:line" coordsize="57315,5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">
                <v:shape id="_x0000_s1058" type="#_x0000_t75" style="position:absolute;width:57315;height:56076;visibility:visible;mso-wrap-style:square">
                  <v:fill o:detectmouseclick="t"/>
                  <v:path o:connecttype="none"/>
                </v:shape>
                <v:shape id="Flowchart: Process 224" o:spid="_x0000_s1059" type="#_x0000_t109" style="position:absolute;left:15615;top:14238;width:26371;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60" type="#_x0000_t109" style="position:absolute;left:15615;top:41079;width:26374;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61" type="#_x0000_t109" style="position:absolute;left:15615;top:23495;width:26374;height:16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62" type="#_x0000_t109" style="position:absolute;left:16935;top:15524;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15C948AA" w14:textId="77777777" w:rsidR="00A66807" w:rsidRPr="00676A70" w:rsidRDefault="00A66807" w:rsidP="00A66807">
                        <w:pPr>
                          <w:jc w:val="center"/>
                          <w:rPr>
                            <w:sz w:val="20"/>
                            <w:szCs w:val="20"/>
                          </w:rPr>
                        </w:pPr>
                        <w:r w:rsidRPr="00676A70">
                          <w:rPr>
                            <w:sz w:val="20"/>
                            <w:szCs w:val="20"/>
                          </w:rPr>
                          <w:t>Radiometric homogenization</w:t>
                        </w:r>
                      </w:p>
                    </w:txbxContent>
                  </v:textbox>
                </v:shape>
                <v:shape id="Flowchart: Process 137" o:spid="_x0000_s1063" type="#_x0000_t109" style="position:absolute;left:30207;top:15518;width:10293;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5AC63F28" w14:textId="77777777" w:rsidR="00A66807" w:rsidRPr="00676A70" w:rsidRDefault="00A66807" w:rsidP="00A66807">
                        <w:pPr>
                          <w:jc w:val="center"/>
                          <w:rPr>
                            <w:sz w:val="20"/>
                            <w:szCs w:val="20"/>
                          </w:rPr>
                        </w:pPr>
                        <w:r w:rsidRPr="00676A70">
                          <w:rPr>
                            <w:sz w:val="20"/>
                            <w:szCs w:val="20"/>
                          </w:rPr>
                          <w:t>Feature extraction and selection</w:t>
                        </w:r>
                      </w:p>
                    </w:txbxContent>
                  </v:textbox>
                </v:shape>
                <v:shape id="Flowchart: Process 138" o:spid="_x0000_s1064" type="#_x0000_t109" style="position:absolute;left:29794;top:24927;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0271BCDF"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lassifier training and per-pixel evaluation</w:t>
                        </w:r>
                      </w:p>
                    </w:txbxContent>
                  </v:textbox>
                </v:shape>
                <v:shape id="Flowchart: Process 139" o:spid="_x0000_s1065" type="#_x0000_t109" style="position:absolute;left:16935;top:24927;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60677A98"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lassification &amp;</w:t>
                        </w:r>
                        <w:r>
                          <w:rPr>
                            <w:sz w:val="20"/>
                            <w:szCs w:val="20"/>
                          </w:rPr>
                          <w:t xml:space="preserve"> </w:t>
                        </w:r>
                        <w:r w:rsidRPr="00676A70">
                          <w:rPr>
                            <w:sz w:val="20"/>
                            <w:szCs w:val="20"/>
                          </w:rPr>
                          <w:t>post-processing</w:t>
                        </w:r>
                      </w:p>
                    </w:txbxContent>
                  </v:textbox>
                </v:shape>
                <v:shape id="Flowchart: Process 140" o:spid="_x0000_s1066" type="#_x0000_t109" style="position:absolute;left:16935;top:3312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7CD71347"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anopy cover evaluation</w:t>
                        </w:r>
                      </w:p>
                    </w:txbxContent>
                  </v:textbox>
                </v:shape>
                <v:shape id="Flowchart: Process 231" o:spid="_x0000_s1067" type="#_x0000_t109" style="position:absolute;left:4286;top:4723;width:45910;height: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 id="Flowchart: Data 129" o:spid="_x0000_s1068" type="#_x0000_t111" style="position:absolute;left:26838;top:6010;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43170BC2" w14:textId="77777777" w:rsidR="00A66807" w:rsidRPr="00676A70" w:rsidRDefault="00A66807" w:rsidP="00A66807">
                        <w:pPr>
                          <w:jc w:val="center"/>
                          <w:rPr>
                            <w:sz w:val="20"/>
                            <w:szCs w:val="20"/>
                          </w:rPr>
                        </w:pPr>
                        <w:r w:rsidRPr="00676A70">
                          <w:rPr>
                            <w:sz w:val="20"/>
                            <w:szCs w:val="20"/>
                          </w:rPr>
                          <w:t>MODIS reference image</w:t>
                        </w:r>
                      </w:p>
                    </w:txbxContent>
                  </v:textbox>
                </v:shape>
                <v:shape id="Flowchart: Data 131" o:spid="_x0000_s1069" type="#_x0000_t111" style="position:absolute;left:16224;top:6015;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62ADF66" w14:textId="77777777" w:rsidR="00A66807" w:rsidRPr="00676A70" w:rsidRDefault="00A66807" w:rsidP="00A66807">
                        <w:pPr>
                          <w:jc w:val="center"/>
                          <w:rPr>
                            <w:sz w:val="20"/>
                            <w:szCs w:val="20"/>
                          </w:rPr>
                        </w:pPr>
                        <w:r w:rsidRPr="00676A70">
                          <w:rPr>
                            <w:sz w:val="20"/>
                            <w:szCs w:val="20"/>
                          </w:rPr>
                          <w:t>VHR aerial imagery</w:t>
                        </w:r>
                      </w:p>
                    </w:txbxContent>
                  </v:textbox>
                </v:shape>
                <v:shape id="Flowchart: Data 135" o:spid="_x0000_s1070" type="#_x0000_t111" style="position:absolute;left:37522;top:6010;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10384BF2"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Labelled pixel data</w:t>
                        </w:r>
                      </w:p>
                    </w:txbxContent>
                  </v:textbox>
                </v:shape>
                <v:shape id="Flowchart: Data 141" o:spid="_x0000_s1071" type="#_x0000_t111" style="position:absolute;left:5197;top:6017;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620B7783"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In-situ canopy cover</w:t>
                        </w:r>
                        <w:r>
                          <w:rPr>
                            <w:sz w:val="20"/>
                            <w:szCs w:val="20"/>
                          </w:rPr>
                          <w:t xml:space="preserve"> </w:t>
                        </w:r>
                        <w:r w:rsidRPr="00676A70">
                          <w:rPr>
                            <w:sz w:val="20"/>
                            <w:szCs w:val="20"/>
                          </w:rPr>
                          <w:t>data</w:t>
                        </w:r>
                      </w:p>
                    </w:txbxContent>
                  </v:textbox>
                </v:shape>
                <v:shape id="Flowchart: Data 142" o:spid="_x0000_s1072" type="#_x0000_t111" style="position:absolute;left:29467;top:42507;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6CF4CC01"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 xml:space="preserve">Per-pixel results </w:t>
                        </w:r>
                      </w:p>
                    </w:txbxContent>
                  </v:textbox>
                </v:shape>
                <v:shape id="Flowchart: Data 143" o:spid="_x0000_s1073" type="#_x0000_t111" style="position:absolute;left:16199;top:42603;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06434664" w14:textId="77777777" w:rsidR="00A66807" w:rsidRPr="00676A70" w:rsidRDefault="00A66807" w:rsidP="00A66807">
                        <w:pPr>
                          <w:pStyle w:val="NormalWeb"/>
                          <w:spacing w:before="0" w:beforeAutospacing="0" w:after="0" w:afterAutospacing="0"/>
                          <w:jc w:val="center"/>
                          <w:rPr>
                            <w:sz w:val="20"/>
                            <w:szCs w:val="20"/>
                          </w:rPr>
                        </w:pPr>
                        <w:r w:rsidRPr="00676A70">
                          <w:rPr>
                            <w:sz w:val="20"/>
                            <w:szCs w:val="20"/>
                          </w:rPr>
                          <w:t>Canopy cover results</w:t>
                        </w:r>
                      </w:p>
                    </w:txbxContent>
                  </v:textbox>
                </v:shape>
                <v:shape id="Straight Arrow Connector 147" o:spid="_x0000_s1074" type="#_x0000_t32" style="position:absolute;left:35349;top:21080;width:4;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75" type="#_x0000_t32" style="position:absolute;left:27229;top:27708;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76" type="#_x0000_t32" style="position:absolute;left:22082;top:30490;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77" type="#_x0000_t32" style="position:absolute;left:22081;top:38691;width:1;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78" type="#_x0000_t32" style="position:absolute;left:35349;top:30490;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Text Box 154" o:spid="_x0000_s1079" type="#_x0000_t202" style="position:absolute;left:42275;top:29686;width:1085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5DF01FE6" w14:textId="77777777" w:rsidR="00A66807" w:rsidRPr="002F2AAD" w:rsidRDefault="00A66807" w:rsidP="00A66807">
                        <w:pPr>
                          <w:rPr>
                            <w:sz w:val="20"/>
                            <w:szCs w:val="20"/>
                          </w:rPr>
                        </w:pPr>
                        <w:r w:rsidRPr="002F2AAD">
                          <w:rPr>
                            <w:sz w:val="20"/>
                            <w:szCs w:val="20"/>
                          </w:rPr>
                          <w:t>Classificatio</w:t>
                        </w:r>
                        <w:r>
                          <w:rPr>
                            <w:sz w:val="20"/>
                            <w:szCs w:val="20"/>
                          </w:rPr>
                          <w:t>n and e</w:t>
                        </w:r>
                        <w:r w:rsidRPr="002F2AAD">
                          <w:rPr>
                            <w:sz w:val="20"/>
                            <w:szCs w:val="20"/>
                          </w:rPr>
                          <w:t>valuation</w:t>
                        </w:r>
                      </w:p>
                    </w:txbxContent>
                  </v:textbox>
                </v:shape>
                <v:shape id="Text Box 192" o:spid="_x0000_s1080" type="#_x0000_t202" style="position:absolute;left:42751;top:44281;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6004B5E3" w14:textId="77777777" w:rsidR="00A66807" w:rsidRDefault="00A66807" w:rsidP="00A66807">
                        <w:pPr>
                          <w:pStyle w:val="NormalWeb"/>
                          <w:spacing w:before="0" w:beforeAutospacing="0" w:after="0" w:afterAutospacing="0"/>
                        </w:pPr>
                        <w:r>
                          <w:rPr>
                            <w:sz w:val="20"/>
                            <w:szCs w:val="20"/>
                          </w:rPr>
                          <w:t>Results</w:t>
                        </w:r>
                      </w:p>
                    </w:txbxContent>
                  </v:textbox>
                </v:shape>
                <v:shape id="Straight Arrow Connector 158" o:spid="_x0000_s1081" type="#_x0000_t32" style="position:absolute;left:27229;top:18299;width:2978;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TvcUAAADcAAAADwAAAGRycy9kb3ducmV2LnhtbESP0WrCQBBF34X+wzKFvojutlAr0VVK&#10;UVGkhUY/YMhOk9DsbJpdNf5950HwbYZ7594z82XvG3WmLtaBLTyPDSjiIriaSwvHw3o0BRUTssMm&#10;MFm4UoTl4mEwx8yFC3/TOU+lkhCOGVqoUmozrWNRkcc4Di2xaD+h85hk7UrtOrxIuG/0izET7bFm&#10;aaiwpY+Kit/85C341Wb71g+vn0Pf/B3cPprdVzLWPj327zNQifp0N9+ut07wX4VW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TvcUAAADcAAAADwAAAAAAAAAA&#10;AAAAAAChAgAAZHJzL2Rvd25yZXYueG1sUEsFBgAAAAAEAAQA+QAAAJMDAAAAAA==&#10;" strokecolor="black [3213]" strokeweight=".5pt">
                  <v:stroke endarrow="block" joinstyle="miter"/>
                </v:shape>
                <v:shape id="Text Box 154" o:spid="_x0000_s1082" type="#_x0000_t202" style="position:absolute;left:42164;top:17190;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38F326DD" w14:textId="1F37E5F8" w:rsidR="00BB6684" w:rsidRDefault="00BB6684" w:rsidP="00BB6684">
                        <w:pPr>
                          <w:pStyle w:val="NormalWeb"/>
                          <w:spacing w:before="0" w:beforeAutospacing="0" w:after="0" w:afterAutospacing="0"/>
                        </w:pPr>
                        <w:r>
                          <w:rPr>
                            <w:sz w:val="20"/>
                            <w:szCs w:val="20"/>
                          </w:rPr>
                          <w:t>Pre-processing</w:t>
                        </w:r>
                      </w:p>
                    </w:txbxContent>
                  </v:textbox>
                </v:shape>
                <v:shape id="Elbow Connector 226" o:spid="_x0000_s1083" type="#_x0000_t33" style="position:absolute;left:1946;top:20919;width:24314;height:566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btpsMAAADcAAAADwAAAGRycy9kb3ducmV2LnhtbESPwWrDMBBE74X+g9hCb7UUE0Jwo4QQ&#10;aGihh8bKByzWRja1Vq6lJO7fV4VAjsPMvGFWm8n34kJj7AJrmBUKBHETbMdOw9G8vSxBxIRssQ9M&#10;Gn4pwmb9+LDCyoYrH+hSJycyhGOFGtqUhkrK2LTkMRZhIM7eKYweU5ajk3bEa4b7XpZKLaTHjvNC&#10;iwPtWmq+67PX4MKX+pBYz/dztTXS/JhPdzJaPz9N21cQiaZ0D9/a71ZDWS7g/0w+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7abDAAAA3AAAAA8AAAAAAAAAAAAA&#10;AAAAoQIAAGRycy9kb3ducmV2LnhtbFBLBQYAAAAABAAEAPkAAACRAwAAAAA=&#10;" strokecolor="black [3213]" strokeweight=".5pt">
                  <v:stroke endarrow="block"/>
                </v:shape>
                <v:shape id="Elbow Connector 229" o:spid="_x0000_s1084" type="#_x0000_t34" style="position:absolute;left:25433;top:8237;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Fxi8UAAADcAAAADwAAAGRycy9kb3ducmV2LnhtbESPQWsCMRSE70L/Q3iF3jTrQq1ujVIK&#10;hR60oBa8PjbPzWryst2k6+qvN4WCx2FmvmHmy95Z0VEbas8KxqMMBHHpdc2Vgu/dx3AKIkRkjdYz&#10;KbhQgOXiYTDHQvszb6jbxkokCIcCFZgYm0LKUBpyGEa+IU7ewbcOY5JtJXWL5wR3VuZZNpEOa04L&#10;Bht6N1Setr9OgX2hzXFWxp9ns7Jd16yv+/3XTqmnx/7tFUSkPt7D/+1PrSDPZ/B3Jh0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Fxi8UAAADcAAAADwAAAAAAAAAA&#10;AAAAAAChAgAAZHJzL2Rvd25yZXYueG1sUEsFBgAAAAAEAAQA+QAAAJMDAAAAAA==&#10;" strokecolor="black [3213]" strokeweight=".5pt">
                  <v:stroke endarrow="block"/>
                </v:shape>
                <v:shape id="Elbow Connector 234" o:spid="_x0000_s1085" type="#_x0000_t34" style="position:absolute;left:37414;top:9527;width:3930;height:805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IyMYAAADcAAAADwAAAGRycy9kb3ducmV2LnhtbESPT2sCMRTE7wW/Q3hCbzWrrVVXo5SC&#10;0EMr+Ae8PjbPzbbJy7qJ67afvikIPQ4z8xtmseqcFS01ofKsYDjIQBAXXldcKjjs1w9TECEia7Se&#10;ScE3BVgte3cLzLW/8pbaXSxFgnDIUYGJsc6lDIUhh2Hga+LknXzjMCbZlFI3eE1wZ+Uoy56lw4rT&#10;gsGaXg0VX7uLU2AntP2cFfE8Nu+2beuPn+Nxs1fqvt+9zEFE6uJ/+NZ+0wpGj0/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MjGAAAA3AAAAA8AAAAAAAAA&#10;AAAAAAAAoQIAAGRycy9kb3ducmV2LnhtbFBLBQYAAAAABAAEAPkAAACUAwAAAAA=&#10;" strokecolor="black [3213]" strokeweight=".5pt">
                  <v:stroke endarrow="block"/>
                </v:shape>
                <v:shape id="Straight Arrow Connector 235" o:spid="_x0000_s1086" type="#_x0000_t32" style="position:absolute;left:22082;top:11593;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F4/8UAAADcAAAADwAAAGRycy9kb3ducmV2LnhtbESP0WrCQBRE3wX/YblCX0R3G6mW6Bqk&#10;tMUiFhr7AZfsNQlm76bZrca/dwsFH4eZOcOsst424kydrx1reJwqEMSFMzWXGr4Pb5NnED4gG2wc&#10;k4YrecjWw8EKU+Mu/EXnPJQiQtinqKEKoU2l9EVFFv3UtcTRO7rOYoiyK6Xp8BLhtpGJUnNpsea4&#10;UGFLLxUVp/zXarCv79tFP77ux7b5OZidVx+fQWn9MOo3SxCB+nAP/7e3RkMye4K/M/EI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F4/8UAAADcAAAADwAAAAAAAAAA&#10;AAAAAAChAgAAZHJzL2Rvd25yZXYueG1sUEsFBgAAAAAEAAQA+QAAAJMDAAAAAA==&#10;" strokecolor="black [3213]" strokeweight=".5pt">
                  <v:stroke endarrow="block" joinstyle="miter"/>
                </v:shape>
                <v:shape id="Text Box 154" o:spid="_x0000_s1087" type="#_x0000_t202" style="position:absolute;left:20950;top:205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1DA7CFC4" w14:textId="125C1151" w:rsidR="00881150" w:rsidRDefault="00881150" w:rsidP="00881150">
                        <w:pPr>
                          <w:pStyle w:val="NormalWeb"/>
                          <w:spacing w:before="0" w:beforeAutospacing="0" w:after="0" w:afterAutospacing="0"/>
                        </w:pPr>
                        <w:r>
                          <w:rPr>
                            <w:sz w:val="20"/>
                            <w:szCs w:val="20"/>
                          </w:rPr>
                          <w:t>Imagery and data sets</w:t>
                        </w:r>
                      </w:p>
                    </w:txbxContent>
                  </v:textbox>
                </v:shape>
                <w10:anchorlock/>
              </v:group>
            </w:pict>
          </mc:Fallback>
        </mc:AlternateContent>
      </w:r>
      <w:bookmarkStart w:id="21" w:name="_GoBack"/>
      <w:bookmarkEnd w:id="21"/>
    </w:p>
    <w:p w14:paraId="406CD5C5" w14:textId="79B330F3" w:rsidR="003C78AA" w:rsidRDefault="003C78AA" w:rsidP="00A76FA9">
      <w:pPr>
        <w:pStyle w:val="BodyText"/>
      </w:pPr>
    </w:p>
    <w:p w14:paraId="2E76F054" w14:textId="77777777" w:rsidR="003C78AA" w:rsidRDefault="003C78AA" w:rsidP="00A76FA9">
      <w:pPr>
        <w:pStyle w:val="BodyText"/>
      </w:pPr>
    </w:p>
    <w:p w14:paraId="150D9B12" w14:textId="77777777" w:rsidR="003C78AA" w:rsidRPr="00B44B64" w:rsidRDefault="003C78AA"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41128" w:rsidRPr="00541128">
        <w:t>Fig.</w:t>
      </w:r>
      <w:r w:rsidR="00541128" w:rsidRPr="00541128">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t>
      </w:r>
      <w:r w:rsidRPr="00B44B64">
        <w:lastRenderedPageBreak/>
        <w:t xml:space="preserve">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2" w:name="_Ref466458068"/>
      <w:bookmarkStart w:id="23" w:name="_Toc394582259"/>
      <w:bookmarkStart w:id="24" w:name="_Toc448324368"/>
      <w:bookmarkStart w:id="25" w:name="_Toc521591123"/>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41128" w:rsidRPr="00541128">
        <w:rPr>
          <w:noProof/>
        </w:rPr>
        <w:t>6</w:t>
      </w:r>
      <w:r w:rsidR="00F4774D" w:rsidRPr="00541128">
        <w:fldChar w:fldCharType="end"/>
      </w:r>
      <w:bookmarkEnd w:id="22"/>
      <w:r w:rsidRPr="00541128">
        <w:rPr>
          <w:b w:val="0"/>
        </w:rPr>
        <w:t xml:space="preserve">  Clustering of correlated features</w:t>
      </w:r>
      <w:bookmarkEnd w:id="23"/>
      <w:bookmarkEnd w:id="24"/>
      <w:bookmarkEnd w:id="2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41128" w:rsidRPr="00541128">
        <w:t xml:space="preserve">Table </w:t>
      </w:r>
      <w:r w:rsidR="00541128" w:rsidRPr="00541128">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6" w:name="_Ref395121413"/>
      <w:bookmarkStart w:id="27" w:name="_Toc394582241"/>
      <w:bookmarkStart w:id="28"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41128">
        <w:rPr>
          <w:b/>
          <w:noProof/>
        </w:rPr>
        <w:t>6</w:t>
      </w:r>
      <w:r w:rsidR="00F4774D" w:rsidRPr="00785D14">
        <w:rPr>
          <w:b/>
        </w:rPr>
        <w:fldChar w:fldCharType="end"/>
      </w:r>
      <w:bookmarkEnd w:id="26"/>
      <w:r w:rsidRPr="00B44B64">
        <w:t xml:space="preserve">   Ranked clusters</w:t>
      </w:r>
      <w:bookmarkEnd w:id="27"/>
      <w:bookmarkEnd w:id="28"/>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9" w:name="_Toc394607659"/>
      <w:bookmarkStart w:id="30" w:name="_Toc448324321"/>
      <w:r w:rsidRPr="00B44B64">
        <w:t>Classification</w:t>
      </w:r>
      <w:bookmarkEnd w:id="29"/>
      <w:bookmarkEnd w:id="30"/>
      <w:r w:rsidR="003638E8" w:rsidRPr="00B44B64">
        <w:t xml:space="preserve"> and Canopy</w:t>
      </w:r>
      <w:r w:rsidR="00FA2071" w:rsidRPr="00B44B64">
        <w:t>-</w:t>
      </w:r>
      <w:r w:rsidR="003638E8" w:rsidRPr="00B44B64">
        <w:t xml:space="preserve">Cover Estimation </w:t>
      </w:r>
    </w:p>
    <w:bookmarkStart w:id="31"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41128" w:rsidRPr="00541128">
        <w:t xml:space="preserve">Table </w:t>
      </w:r>
      <w:r w:rsidR="00541128" w:rsidRPr="00541128">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t xml:space="preserve">evaluated on the labelled pixel data.  The standard deviation of absolute errors (SAE) gives an </w:t>
      </w:r>
      <w:r w:rsidR="00585595" w:rsidRPr="00541128">
        <w:lastRenderedPageBreak/>
        <w:t>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41128" w:rsidRPr="00541128">
        <w:t xml:space="preserve">Table </w:t>
      </w:r>
      <w:r w:rsidR="00541128" w:rsidRPr="00541128">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2"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7</w:t>
      </w:r>
      <w:r w:rsidRPr="00541128">
        <w:rPr>
          <w:b/>
        </w:rPr>
        <w:fldChar w:fldCharType="end"/>
      </w:r>
      <w:bookmarkEnd w:id="32"/>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3" w:name="_Ref520753869"/>
      <w:r w:rsidRPr="00541128">
        <w:t xml:space="preserve">Table </w:t>
      </w:r>
      <w:r w:rsidRPr="00541128">
        <w:fldChar w:fldCharType="begin"/>
      </w:r>
      <w:r w:rsidRPr="00541128">
        <w:instrText xml:space="preserve"> SEQ Table \* ARABIC </w:instrText>
      </w:r>
      <w:r w:rsidRPr="00541128">
        <w:fldChar w:fldCharType="separate"/>
      </w:r>
      <w:r w:rsidR="00541128" w:rsidRPr="00541128">
        <w:rPr>
          <w:noProof/>
        </w:rPr>
        <w:t>8</w:t>
      </w:r>
      <w:r w:rsidRPr="00541128">
        <w:fldChar w:fldCharType="end"/>
      </w:r>
      <w:bookmarkEnd w:id="33"/>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41128" w:rsidRPr="00541128">
        <w:t xml:space="preserve">Table </w:t>
      </w:r>
      <w:r w:rsidR="00541128" w:rsidRPr="00541128">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41128" w:rsidRPr="00541128">
        <w:t xml:space="preserve">Table </w:t>
      </w:r>
      <w:r w:rsidR="00541128" w:rsidRPr="00541128">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41128" w:rsidRPr="00541128">
        <w:t xml:space="preserve">Table </w:t>
      </w:r>
      <w:r w:rsidR="00541128" w:rsidRPr="00541128">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4"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9</w:t>
      </w:r>
      <w:r w:rsidRPr="00541128">
        <w:rPr>
          <w:b/>
        </w:rPr>
        <w:fldChar w:fldCharType="end"/>
      </w:r>
      <w:bookmarkEnd w:id="34"/>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5"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41128" w:rsidRPr="00541128">
        <w:rPr>
          <w:b/>
          <w:noProof/>
        </w:rPr>
        <w:t>10</w:t>
      </w:r>
      <w:r w:rsidRPr="00541128">
        <w:rPr>
          <w:b/>
        </w:rPr>
        <w:fldChar w:fldCharType="end"/>
      </w:r>
      <w:bookmarkEnd w:id="35"/>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41128">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41128" w:rsidRPr="00541128">
        <w:t xml:space="preserve">Fig. </w:t>
      </w:r>
      <w:r w:rsidR="00541128" w:rsidRPr="00541128">
        <w:rPr>
          <w:noProof/>
        </w:rPr>
        <w:t>7</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41128" w:rsidRPr="00541128">
        <w:t xml:space="preserve">Table </w:t>
      </w:r>
      <w:r w:rsidR="00541128" w:rsidRPr="00541128">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41128" w:rsidRPr="00541128">
        <w:t>Fig. 8</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38" w:name="_Ref521583627"/>
      <w:bookmarkStart w:id="39" w:name="_Toc521591124"/>
      <w:r w:rsidRPr="00541128">
        <w:t xml:space="preserve">Fig. </w:t>
      </w:r>
      <w:r w:rsidRPr="00541128">
        <w:fldChar w:fldCharType="begin"/>
      </w:r>
      <w:r w:rsidRPr="00541128">
        <w:instrText xml:space="preserve"> SEQ Figure \* ARABIC </w:instrText>
      </w:r>
      <w:r w:rsidRPr="00541128">
        <w:fldChar w:fldCharType="separate"/>
      </w:r>
      <w:r w:rsidR="00541128" w:rsidRPr="00541128">
        <w:rPr>
          <w:noProof/>
        </w:rPr>
        <w:t>7</w:t>
      </w:r>
      <w:r w:rsidRPr="00541128">
        <w:fldChar w:fldCharType="end"/>
      </w:r>
      <w:bookmarkEnd w:id="38"/>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0" w:name="_Ref520999298"/>
      <w:bookmarkStart w:id="41" w:name="_Toc521591125"/>
      <w:r w:rsidRPr="00541128">
        <w:t xml:space="preserve">Fig. </w:t>
      </w:r>
      <w:r w:rsidRPr="00541128">
        <w:fldChar w:fldCharType="begin"/>
      </w:r>
      <w:r w:rsidRPr="00541128">
        <w:instrText xml:space="preserve"> SEQ Figure \* ARABIC </w:instrText>
      </w:r>
      <w:r w:rsidRPr="00541128">
        <w:fldChar w:fldCharType="separate"/>
      </w:r>
      <w:r w:rsidR="00541128" w:rsidRPr="00541128">
        <w:rPr>
          <w:noProof/>
        </w:rPr>
        <w:t>8</w:t>
      </w:r>
      <w:r w:rsidRPr="00541128">
        <w:fldChar w:fldCharType="end"/>
      </w:r>
      <w:bookmarkEnd w:id="40"/>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1"/>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41128" w:rsidRPr="00541128">
        <w:t xml:space="preserve">Table </w:t>
      </w:r>
      <w:r w:rsidR="00541128" w:rsidRPr="00541128">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41128" w:rsidRPr="00541128">
        <w:t xml:space="preserve">Table </w:t>
      </w:r>
      <w:r w:rsidR="00541128" w:rsidRPr="00541128">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41128" w:rsidRPr="00541128">
        <w:t xml:space="preserve">Table </w:t>
      </w:r>
      <w:r w:rsidR="00541128" w:rsidRPr="00541128">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41128" w:rsidRPr="00541128">
        <w:t xml:space="preserve">Table </w:t>
      </w:r>
      <w:r w:rsidR="00541128" w:rsidRPr="00541128">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41128" w:rsidRPr="00541128">
        <w:t xml:space="preserve">Table </w:t>
      </w:r>
      <w:r w:rsidR="00541128" w:rsidRPr="00541128">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41128" w:rsidRPr="00541128">
        <w:t xml:space="preserve">Fig. </w:t>
      </w:r>
      <w:r w:rsidR="00541128" w:rsidRPr="00541128">
        <w:rPr>
          <w:noProof/>
        </w:rPr>
        <w:t>7</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41128" w:rsidRPr="00541128">
        <w:t xml:space="preserve">Table </w:t>
      </w:r>
      <w:r w:rsidR="00541128" w:rsidRPr="00541128">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54112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1C5D24" w:rsidRPr="00541128">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541128">
        <w:fldChar w:fldCharType="separate"/>
      </w:r>
      <w:r w:rsidR="006655A0" w:rsidRPr="00541128">
        <w:rPr>
          <w:noProof/>
          <w:vertAlign w:val="superscript"/>
        </w:rPr>
        <w:t>18,19,23,26,59</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1C5D24" w:rsidRPr="00541128">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rsidRPr="00541128">
        <w:fldChar w:fldCharType="separate"/>
      </w:r>
      <w:r w:rsidR="006655A0" w:rsidRPr="00541128">
        <w:rPr>
          <w:noProof/>
          <w:vertAlign w:val="superscript"/>
        </w:rPr>
        <w:t>60</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lastRenderedPageBreak/>
        <w:t>Table of Figures</w:t>
      </w:r>
    </w:p>
    <w:p w14:paraId="7BA06A95" w14:textId="77777777" w:rsidR="00106B5D" w:rsidRPr="00541128"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106B5D" w:rsidRPr="00541128">
        <w:rPr>
          <w:noProof/>
        </w:rPr>
        <w:t>Fig. 1  Little Karoo study area</w:t>
      </w:r>
      <w:r w:rsidR="00106B5D" w:rsidRPr="00541128">
        <w:rPr>
          <w:noProof/>
        </w:rPr>
        <w:tab/>
      </w:r>
      <w:r w:rsidR="00106B5D" w:rsidRPr="00541128">
        <w:rPr>
          <w:noProof/>
        </w:rPr>
        <w:fldChar w:fldCharType="begin"/>
      </w:r>
      <w:r w:rsidR="00106B5D" w:rsidRPr="00541128">
        <w:rPr>
          <w:noProof/>
        </w:rPr>
        <w:instrText xml:space="preserve"> PAGEREF _Toc521591118 \h </w:instrText>
      </w:r>
      <w:r w:rsidR="00106B5D" w:rsidRPr="00541128">
        <w:rPr>
          <w:noProof/>
        </w:rPr>
      </w:r>
      <w:r w:rsidR="00106B5D" w:rsidRPr="00541128">
        <w:rPr>
          <w:noProof/>
        </w:rPr>
        <w:fldChar w:fldCharType="separate"/>
      </w:r>
      <w:r w:rsidR="001F5F19" w:rsidRPr="00541128">
        <w:rPr>
          <w:noProof/>
        </w:rPr>
        <w:t>6</w:t>
      </w:r>
      <w:r w:rsidR="00106B5D" w:rsidRPr="00541128">
        <w:rPr>
          <w:noProof/>
        </w:rPr>
        <w:fldChar w:fldCharType="end"/>
      </w:r>
    </w:p>
    <w:p w14:paraId="5425D9A1"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2  Study area spekboom habitats and field ground truth sites</w:t>
      </w:r>
      <w:r w:rsidRPr="00541128">
        <w:rPr>
          <w:noProof/>
        </w:rPr>
        <w:tab/>
      </w:r>
      <w:r w:rsidRPr="00541128">
        <w:rPr>
          <w:noProof/>
        </w:rPr>
        <w:fldChar w:fldCharType="begin"/>
      </w:r>
      <w:r w:rsidRPr="00541128">
        <w:rPr>
          <w:noProof/>
        </w:rPr>
        <w:instrText xml:space="preserve"> PAGEREF _Toc521591119 \h </w:instrText>
      </w:r>
      <w:r w:rsidRPr="00541128">
        <w:rPr>
          <w:noProof/>
        </w:rPr>
      </w:r>
      <w:r w:rsidRPr="00541128">
        <w:rPr>
          <w:noProof/>
        </w:rPr>
        <w:fldChar w:fldCharType="separate"/>
      </w:r>
      <w:r w:rsidR="001F5F19" w:rsidRPr="00541128">
        <w:rPr>
          <w:noProof/>
        </w:rPr>
        <w:t>8</w:t>
      </w:r>
      <w:r w:rsidRPr="00541128">
        <w:rPr>
          <w:noProof/>
        </w:rPr>
        <w:fldChar w:fldCharType="end"/>
      </w:r>
    </w:p>
    <w:p w14:paraId="4B1AC6EF"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lang w:eastAsia="en-ZA"/>
        </w:rPr>
        <w:t>Fig.</w:t>
      </w:r>
      <w:r w:rsidRPr="00541128">
        <w:rPr>
          <w:noProof/>
        </w:rPr>
        <w:t xml:space="preserve"> 3  Matjiesvlei2 canopy-cover ground truth site</w:t>
      </w:r>
      <w:r w:rsidRPr="00541128">
        <w:rPr>
          <w:noProof/>
        </w:rPr>
        <w:tab/>
      </w:r>
      <w:r w:rsidRPr="00541128">
        <w:rPr>
          <w:noProof/>
        </w:rPr>
        <w:fldChar w:fldCharType="begin"/>
      </w:r>
      <w:r w:rsidRPr="00541128">
        <w:rPr>
          <w:noProof/>
        </w:rPr>
        <w:instrText xml:space="preserve"> PAGEREF _Toc521591120 \h </w:instrText>
      </w:r>
      <w:r w:rsidRPr="00541128">
        <w:rPr>
          <w:noProof/>
        </w:rPr>
      </w:r>
      <w:r w:rsidRPr="00541128">
        <w:rPr>
          <w:noProof/>
        </w:rPr>
        <w:fldChar w:fldCharType="separate"/>
      </w:r>
      <w:r w:rsidR="001F5F19" w:rsidRPr="00541128">
        <w:rPr>
          <w:noProof/>
        </w:rPr>
        <w:t>9</w:t>
      </w:r>
      <w:r w:rsidRPr="00541128">
        <w:rPr>
          <w:noProof/>
        </w:rPr>
        <w:fldChar w:fldCharType="end"/>
      </w:r>
    </w:p>
    <w:p w14:paraId="5D4EA9AC"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4  Example image class labels</w:t>
      </w:r>
      <w:r w:rsidRPr="00541128">
        <w:rPr>
          <w:noProof/>
        </w:rPr>
        <w:tab/>
      </w:r>
      <w:r w:rsidRPr="00541128">
        <w:rPr>
          <w:noProof/>
        </w:rPr>
        <w:fldChar w:fldCharType="begin"/>
      </w:r>
      <w:r w:rsidRPr="00541128">
        <w:rPr>
          <w:noProof/>
        </w:rPr>
        <w:instrText xml:space="preserve"> PAGEREF _Toc521591121 \h </w:instrText>
      </w:r>
      <w:r w:rsidRPr="00541128">
        <w:rPr>
          <w:noProof/>
        </w:rPr>
      </w:r>
      <w:r w:rsidRPr="00541128">
        <w:rPr>
          <w:noProof/>
        </w:rPr>
        <w:fldChar w:fldCharType="separate"/>
      </w:r>
      <w:r w:rsidR="001F5F19" w:rsidRPr="00541128">
        <w:rPr>
          <w:noProof/>
        </w:rPr>
        <w:t>11</w:t>
      </w:r>
      <w:r w:rsidRPr="00541128">
        <w:rPr>
          <w:noProof/>
        </w:rPr>
        <w:fldChar w:fldCharType="end"/>
      </w:r>
    </w:p>
    <w:p w14:paraId="2DD00613"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5  MODIS and DMC RSR’s</w:t>
      </w:r>
      <w:r w:rsidRPr="00541128">
        <w:rPr>
          <w:noProof/>
        </w:rPr>
        <w:tab/>
      </w:r>
      <w:r w:rsidRPr="00541128">
        <w:rPr>
          <w:noProof/>
        </w:rPr>
        <w:fldChar w:fldCharType="begin"/>
      </w:r>
      <w:r w:rsidRPr="00541128">
        <w:rPr>
          <w:noProof/>
        </w:rPr>
        <w:instrText xml:space="preserve"> PAGEREF _Toc521591122 \h </w:instrText>
      </w:r>
      <w:r w:rsidRPr="00541128">
        <w:rPr>
          <w:noProof/>
        </w:rPr>
      </w:r>
      <w:r w:rsidRPr="00541128">
        <w:rPr>
          <w:noProof/>
        </w:rPr>
        <w:fldChar w:fldCharType="separate"/>
      </w:r>
      <w:r w:rsidR="001F5F19" w:rsidRPr="00541128">
        <w:rPr>
          <w:noProof/>
        </w:rPr>
        <w:t>12</w:t>
      </w:r>
      <w:r w:rsidRPr="00541128">
        <w:rPr>
          <w:noProof/>
        </w:rPr>
        <w:fldChar w:fldCharType="end"/>
      </w:r>
    </w:p>
    <w:p w14:paraId="2085D188"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6  Clustering of correlated features</w:t>
      </w:r>
      <w:r w:rsidRPr="00541128">
        <w:rPr>
          <w:noProof/>
        </w:rPr>
        <w:tab/>
      </w:r>
      <w:r w:rsidRPr="00541128">
        <w:rPr>
          <w:noProof/>
        </w:rPr>
        <w:fldChar w:fldCharType="begin"/>
      </w:r>
      <w:r w:rsidRPr="00541128">
        <w:rPr>
          <w:noProof/>
        </w:rPr>
        <w:instrText xml:space="preserve"> PAGEREF _Toc521591123 \h </w:instrText>
      </w:r>
      <w:r w:rsidRPr="00541128">
        <w:rPr>
          <w:noProof/>
        </w:rPr>
      </w:r>
      <w:r w:rsidRPr="00541128">
        <w:rPr>
          <w:noProof/>
        </w:rPr>
        <w:fldChar w:fldCharType="separate"/>
      </w:r>
      <w:r w:rsidR="001F5F19" w:rsidRPr="00541128">
        <w:rPr>
          <w:noProof/>
        </w:rPr>
        <w:t>22</w:t>
      </w:r>
      <w:r w:rsidRPr="00541128">
        <w:rPr>
          <w:noProof/>
        </w:rPr>
        <w:fldChar w:fldCharType="end"/>
      </w:r>
    </w:p>
    <w:p w14:paraId="48C424F3"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541128">
        <w:rPr>
          <w:noProof/>
        </w:rPr>
        <w:tab/>
      </w:r>
      <w:r w:rsidRPr="00541128">
        <w:rPr>
          <w:noProof/>
        </w:rPr>
        <w:fldChar w:fldCharType="begin"/>
      </w:r>
      <w:r w:rsidRPr="00541128">
        <w:rPr>
          <w:noProof/>
        </w:rPr>
        <w:instrText xml:space="preserve"> PAGEREF _Toc521591124 \h </w:instrText>
      </w:r>
      <w:r w:rsidRPr="00541128">
        <w:rPr>
          <w:noProof/>
        </w:rPr>
      </w:r>
      <w:r w:rsidRPr="00541128">
        <w:rPr>
          <w:noProof/>
        </w:rPr>
        <w:fldChar w:fldCharType="separate"/>
      </w:r>
      <w:r w:rsidR="001F5F19" w:rsidRPr="00541128">
        <w:rPr>
          <w:noProof/>
        </w:rPr>
        <w:t>27</w:t>
      </w:r>
      <w:r w:rsidRPr="00541128">
        <w:rPr>
          <w:noProof/>
        </w:rPr>
        <w:fldChar w:fldCharType="end"/>
      </w:r>
    </w:p>
    <w:p w14:paraId="27CA5040" w14:textId="77777777" w:rsidR="00106B5D" w:rsidRPr="00541128"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541128">
        <w:rPr>
          <w:noProof/>
        </w:rPr>
        <w:t>Fig. 8   Global spekboom canopy cover map</w:t>
      </w:r>
      <w:r w:rsidRPr="00541128">
        <w:rPr>
          <w:noProof/>
        </w:rPr>
        <w:tab/>
      </w:r>
      <w:r w:rsidRPr="00541128">
        <w:rPr>
          <w:noProof/>
        </w:rPr>
        <w:fldChar w:fldCharType="begin"/>
      </w:r>
      <w:r w:rsidRPr="00541128">
        <w:rPr>
          <w:noProof/>
        </w:rPr>
        <w:instrText xml:space="preserve"> PAGEREF _Toc521591125 \h </w:instrText>
      </w:r>
      <w:r w:rsidRPr="00541128">
        <w:rPr>
          <w:noProof/>
        </w:rPr>
      </w:r>
      <w:r w:rsidRPr="00541128">
        <w:rPr>
          <w:noProof/>
        </w:rPr>
        <w:fldChar w:fldCharType="separate"/>
      </w:r>
      <w:r w:rsidR="001F5F19" w:rsidRPr="00541128">
        <w:rPr>
          <w:noProof/>
        </w:rPr>
        <w:t>28</w:t>
      </w:r>
      <w:r w:rsidRPr="00541128">
        <w:rPr>
          <w:noProof/>
        </w:rPr>
        <w:fldChar w:fldCharType="end"/>
      </w:r>
    </w:p>
    <w:p w14:paraId="3FB750A4" w14:textId="0F563766" w:rsidR="00BC6A85" w:rsidRPr="00B44B64" w:rsidRDefault="00BC6A85" w:rsidP="00AC1022">
      <w:pPr>
        <w:pStyle w:val="BodyTextIndented"/>
      </w:pPr>
      <w:r w:rsidRPr="00541128">
        <w:fldChar w:fldCharType="end"/>
      </w:r>
    </w:p>
    <w:bookmarkEnd w:id="31"/>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w:t>
      </w:r>
      <w:proofErr w:type="spellStart"/>
      <w:r w:rsidRPr="001B14AB">
        <w:rPr>
          <w:color w:val="C00000"/>
        </w:rPr>
        <w:t>Verhulp</w:t>
      </w:r>
      <w:proofErr w:type="spellEnd"/>
      <w:r w:rsidRPr="001B14AB">
        <w:rPr>
          <w:color w:val="C00000"/>
        </w:rPr>
        <w:t xml:space="preserve"> and NGI for provision of the aerial imagery, </w:t>
      </w:r>
      <w:r w:rsidR="00AE16C1" w:rsidRPr="001B14AB">
        <w:rPr>
          <w:color w:val="C00000"/>
        </w:rPr>
        <w:t xml:space="preserve">Adrian </w:t>
      </w:r>
      <w:proofErr w:type="spellStart"/>
      <w:r w:rsidR="00AE16C1" w:rsidRPr="001B14AB">
        <w:rPr>
          <w:color w:val="C00000"/>
        </w:rPr>
        <w:t>Roos</w:t>
      </w:r>
      <w:proofErr w:type="spellEnd"/>
      <w:r w:rsidR="00AE16C1" w:rsidRPr="001B14AB">
        <w:rPr>
          <w:color w:val="C00000"/>
        </w:rPr>
        <w:t xml:space="preserve"> and Intergraph South Africa for providing a license for Intergraph PPS, Bernard Jacobs of </w:t>
      </w:r>
      <w:proofErr w:type="spellStart"/>
      <w:r w:rsidR="00AE16C1" w:rsidRPr="001B14AB">
        <w:rPr>
          <w:color w:val="C00000"/>
        </w:rPr>
        <w:t>Geospace</w:t>
      </w:r>
      <w:proofErr w:type="spellEnd"/>
      <w:r w:rsidR="00AE16C1" w:rsidRPr="001B14AB">
        <w:rPr>
          <w:color w:val="C00000"/>
        </w:rPr>
        <w:t xml:space="preserv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w:t>
      </w:r>
      <w:proofErr w:type="spellStart"/>
      <w:r w:rsidR="00AE16C1" w:rsidRPr="001B14AB">
        <w:rPr>
          <w:color w:val="C00000"/>
        </w:rPr>
        <w:t>Pauw</w:t>
      </w:r>
      <w:proofErr w:type="spellEnd"/>
      <w:r w:rsidR="00AE16C1" w:rsidRPr="001B14AB">
        <w:rPr>
          <w:color w:val="C00000"/>
        </w:rPr>
        <w:t xml:space="preserve">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proofErr w:type="spellStart"/>
      <w:r w:rsidRPr="001B14AB">
        <w:rPr>
          <w:b/>
          <w:color w:val="C00000"/>
        </w:rPr>
        <w:t>Dugal</w:t>
      </w:r>
      <w:proofErr w:type="spellEnd"/>
      <w:r w:rsidRPr="001B14AB">
        <w:rPr>
          <w:b/>
          <w:color w:val="C00000"/>
        </w:rPr>
        <w:t xml:space="preserve">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w:t>
      </w:r>
      <w:proofErr w:type="spellStart"/>
      <w:r w:rsidRPr="001B14AB">
        <w:rPr>
          <w:color w:val="C00000"/>
        </w:rPr>
        <w:t>GeoInformatics</w:t>
      </w:r>
      <w:proofErr w:type="spellEnd"/>
      <w:r w:rsidRPr="001B14AB">
        <w:rPr>
          <w:color w:val="C00000"/>
        </w:rPr>
        <w:t xml:space="preserve">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 xml:space="preserve">Jan </w:t>
      </w:r>
      <w:proofErr w:type="spellStart"/>
      <w:r w:rsidRPr="001B14AB">
        <w:rPr>
          <w:b/>
          <w:color w:val="C00000"/>
        </w:rPr>
        <w:t>Vlok</w:t>
      </w:r>
      <w:proofErr w:type="spellEnd"/>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proofErr w:type="spellStart"/>
      <w:r w:rsidRPr="001B14AB">
        <w:rPr>
          <w:b/>
          <w:color w:val="C00000"/>
        </w:rPr>
        <w:t>Adriaan</w:t>
      </w:r>
      <w:proofErr w:type="spellEnd"/>
      <w:r w:rsidRPr="001B14AB">
        <w:rPr>
          <w:b/>
          <w:color w:val="C00000"/>
        </w:rPr>
        <w:t xml:space="preserve"> van </w:t>
      </w:r>
      <w:proofErr w:type="spellStart"/>
      <w:r w:rsidRPr="001B14AB">
        <w:rPr>
          <w:b/>
          <w:color w:val="C00000"/>
        </w:rPr>
        <w:t>Niekerk</w:t>
      </w:r>
      <w:proofErr w:type="spellEnd"/>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764E2B" w14:textId="77777777" w:rsidR="00A600C1" w:rsidRDefault="00A600C1" w:rsidP="007C5F60">
      <w:r>
        <w:separator/>
      </w:r>
    </w:p>
  </w:endnote>
  <w:endnote w:type="continuationSeparator" w:id="0">
    <w:p w14:paraId="2C4C0E18" w14:textId="77777777" w:rsidR="00A600C1" w:rsidRDefault="00A600C1"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BEB4C6" w14:textId="77777777" w:rsidR="00A600C1" w:rsidRDefault="00A600C1" w:rsidP="007C5F60">
      <w:r>
        <w:separator/>
      </w:r>
    </w:p>
  </w:footnote>
  <w:footnote w:type="continuationSeparator" w:id="0">
    <w:p w14:paraId="5D2E7373" w14:textId="77777777" w:rsidR="00A600C1" w:rsidRDefault="00A600C1"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541128" w:rsidRDefault="00541128">
        <w:pPr>
          <w:pStyle w:val="Header"/>
          <w:jc w:val="right"/>
        </w:pPr>
        <w:r>
          <w:fldChar w:fldCharType="begin"/>
        </w:r>
        <w:r>
          <w:instrText xml:space="preserve"> PAGE   \* MERGEFORMAT </w:instrText>
        </w:r>
        <w:r>
          <w:fldChar w:fldCharType="separate"/>
        </w:r>
        <w:r w:rsidR="00881150">
          <w:rPr>
            <w:noProof/>
          </w:rPr>
          <w:t>31</w:t>
        </w:r>
        <w:r>
          <w:rPr>
            <w:noProof/>
          </w:rPr>
          <w:fldChar w:fldCharType="end"/>
        </w:r>
      </w:p>
    </w:sdtContent>
  </w:sdt>
  <w:p w14:paraId="40F080E7" w14:textId="77777777" w:rsidR="00541128" w:rsidRDefault="005411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0C1"/>
    <w:rsid w:val="00A6029E"/>
    <w:rsid w:val="00A6061C"/>
    <w:rsid w:val="00A61724"/>
    <w:rsid w:val="00A61B59"/>
    <w:rsid w:val="00A61FCB"/>
    <w:rsid w:val="00A64426"/>
    <w:rsid w:val="00A6663B"/>
    <w:rsid w:val="00A66807"/>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5E1E"/>
    <w:rsid w:val="00B9644C"/>
    <w:rsid w:val="00B97EB6"/>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32BCB-2FCA-436A-B735-AB0D43B96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4843</TotalTime>
  <Pages>40</Pages>
  <Words>52448</Words>
  <Characters>298958</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5</cp:revision>
  <cp:lastPrinted>2018-08-10T07:01:00Z</cp:lastPrinted>
  <dcterms:created xsi:type="dcterms:W3CDTF">2018-08-08T17:42:00Z</dcterms:created>
  <dcterms:modified xsi:type="dcterms:W3CDTF">2018-10-07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